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57455" w14:textId="12F67797" w:rsidR="00FF629F" w:rsidRDefault="00AE0E7D" w:rsidP="00FF629F">
      <w:pPr>
        <w:spacing w:line="360" w:lineRule="auto"/>
        <w:jc w:val="center"/>
        <w:rPr>
          <w:rFonts w:ascii="Times New Roman" w:hAnsi="Times New Roman" w:cs="Times New Roman"/>
          <w:b/>
          <w:bCs/>
          <w:sz w:val="24"/>
          <w:szCs w:val="24"/>
        </w:rPr>
      </w:pPr>
      <w:r w:rsidRPr="00191AC0">
        <w:rPr>
          <w:rFonts w:ascii="Times New Roman" w:hAnsi="Times New Roman" w:cs="Times New Roman"/>
          <w:b/>
          <w:bCs/>
          <w:sz w:val="24"/>
          <w:szCs w:val="24"/>
        </w:rPr>
        <w:t xml:space="preserve">KONTRIBUSI SASTRA </w:t>
      </w:r>
      <w:r w:rsidR="00EA445E" w:rsidRPr="00191AC0">
        <w:rPr>
          <w:rFonts w:ascii="Times New Roman" w:hAnsi="Times New Roman" w:cs="Times New Roman"/>
          <w:b/>
          <w:bCs/>
          <w:sz w:val="24"/>
          <w:szCs w:val="24"/>
        </w:rPr>
        <w:t xml:space="preserve">SIBER </w:t>
      </w:r>
      <w:r w:rsidRPr="00191AC0">
        <w:rPr>
          <w:rFonts w:ascii="Times New Roman" w:hAnsi="Times New Roman" w:cs="Times New Roman"/>
          <w:b/>
          <w:bCs/>
          <w:sz w:val="24"/>
          <w:szCs w:val="24"/>
        </w:rPr>
        <w:t xml:space="preserve">TERHADAP </w:t>
      </w:r>
      <w:r w:rsidR="00EA445E" w:rsidRPr="00191AC0">
        <w:rPr>
          <w:rFonts w:ascii="Times New Roman" w:hAnsi="Times New Roman" w:cs="Times New Roman"/>
          <w:b/>
          <w:bCs/>
          <w:sz w:val="24"/>
          <w:szCs w:val="24"/>
        </w:rPr>
        <w:t>PEMBELAJARAN MENULIS</w:t>
      </w:r>
      <w:r w:rsidRPr="00191AC0">
        <w:rPr>
          <w:rFonts w:ascii="Times New Roman" w:hAnsi="Times New Roman" w:cs="Times New Roman"/>
          <w:b/>
          <w:bCs/>
          <w:sz w:val="24"/>
          <w:szCs w:val="24"/>
        </w:rPr>
        <w:t xml:space="preserve"> TEKS SASTRA </w:t>
      </w:r>
      <w:r w:rsidR="00EA445E" w:rsidRPr="00191AC0">
        <w:rPr>
          <w:rFonts w:ascii="Times New Roman" w:hAnsi="Times New Roman" w:cs="Times New Roman"/>
          <w:b/>
          <w:bCs/>
          <w:sz w:val="24"/>
          <w:szCs w:val="24"/>
        </w:rPr>
        <w:t>BAGI MAHASISWA</w:t>
      </w:r>
      <w:r w:rsidRPr="00191AC0">
        <w:rPr>
          <w:rFonts w:ascii="Times New Roman" w:hAnsi="Times New Roman" w:cs="Times New Roman"/>
          <w:b/>
          <w:bCs/>
          <w:sz w:val="24"/>
          <w:szCs w:val="24"/>
        </w:rPr>
        <w:t xml:space="preserve"> PRODI TADRIS BAHASA INDONESIA</w:t>
      </w:r>
    </w:p>
    <w:p w14:paraId="145689B7" w14:textId="4B2F0B0D" w:rsidR="00FF2D32" w:rsidRDefault="00FF2D32" w:rsidP="00FF629F">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 Ixsir Eliya</w:t>
      </w:r>
    </w:p>
    <w:p w14:paraId="6CFDC596" w14:textId="77777777" w:rsidR="00FF2D32" w:rsidRDefault="00FF2D32" w:rsidP="00FF629F">
      <w:pPr>
        <w:spacing w:line="360" w:lineRule="auto"/>
        <w:jc w:val="center"/>
        <w:rPr>
          <w:rFonts w:ascii="Times New Roman" w:hAnsi="Times New Roman" w:cs="Times New Roman"/>
          <w:b/>
          <w:bCs/>
          <w:sz w:val="24"/>
          <w:szCs w:val="24"/>
          <w:lang w:val="id-ID"/>
        </w:rPr>
      </w:pPr>
      <w:hyperlink r:id="rId4" w:history="1">
        <w:r w:rsidRPr="00172E48">
          <w:rPr>
            <w:rStyle w:val="Hyperlink"/>
            <w:rFonts w:ascii="Times New Roman" w:hAnsi="Times New Roman" w:cs="Times New Roman"/>
            <w:b/>
            <w:bCs/>
            <w:sz w:val="24"/>
            <w:szCs w:val="24"/>
            <w:lang w:val="id-ID"/>
          </w:rPr>
          <w:t>ixsir@iainbengkulu.ac.id</w:t>
        </w:r>
      </w:hyperlink>
      <w:r>
        <w:rPr>
          <w:rFonts w:ascii="Times New Roman" w:hAnsi="Times New Roman" w:cs="Times New Roman"/>
          <w:b/>
          <w:bCs/>
          <w:sz w:val="24"/>
          <w:szCs w:val="24"/>
          <w:lang w:val="id-ID"/>
        </w:rPr>
        <w:t xml:space="preserve"> </w:t>
      </w:r>
    </w:p>
    <w:p w14:paraId="66C7D8D2" w14:textId="34F66E99" w:rsidR="00FF2D32" w:rsidRPr="00FF2D32" w:rsidRDefault="00FF2D32" w:rsidP="00FF629F">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IN Fatmawati Sukarno Bengkulu</w:t>
      </w:r>
    </w:p>
    <w:p w14:paraId="4AC0307F" w14:textId="6C0B4D91" w:rsidR="00EA445E" w:rsidRPr="00191AC0" w:rsidRDefault="00EA445E" w:rsidP="00191AC0">
      <w:pPr>
        <w:spacing w:line="360" w:lineRule="auto"/>
        <w:jc w:val="both"/>
        <w:rPr>
          <w:rFonts w:ascii="Times New Roman" w:hAnsi="Times New Roman" w:cs="Times New Roman"/>
          <w:b/>
          <w:bCs/>
          <w:sz w:val="24"/>
          <w:szCs w:val="24"/>
        </w:rPr>
      </w:pPr>
    </w:p>
    <w:p w14:paraId="08ABA74B" w14:textId="466505B5" w:rsidR="00F30557" w:rsidRPr="00191AC0" w:rsidRDefault="00F30557" w:rsidP="00191AC0">
      <w:pPr>
        <w:spacing w:line="240" w:lineRule="auto"/>
        <w:jc w:val="center"/>
        <w:rPr>
          <w:rFonts w:ascii="Times New Roman" w:hAnsi="Times New Roman" w:cs="Times New Roman"/>
          <w:b/>
          <w:bCs/>
          <w:sz w:val="24"/>
          <w:szCs w:val="24"/>
        </w:rPr>
      </w:pPr>
      <w:r w:rsidRPr="00191AC0">
        <w:rPr>
          <w:rFonts w:ascii="Times New Roman" w:hAnsi="Times New Roman" w:cs="Times New Roman"/>
          <w:b/>
          <w:bCs/>
          <w:sz w:val="24"/>
          <w:szCs w:val="24"/>
        </w:rPr>
        <w:t>Abstrak</w:t>
      </w:r>
    </w:p>
    <w:p w14:paraId="680EEF05" w14:textId="47BEB754" w:rsidR="00F30557" w:rsidRPr="006F6608" w:rsidRDefault="00FF629F" w:rsidP="006F6608">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stra siber di Indonesia makin berkembang </w:t>
      </w:r>
      <w:r w:rsidR="00F30557" w:rsidRPr="00191AC0">
        <w:rPr>
          <w:rFonts w:ascii="Times New Roman" w:hAnsi="Times New Roman" w:cs="Times New Roman"/>
          <w:sz w:val="24"/>
          <w:szCs w:val="24"/>
        </w:rPr>
        <w:t>dan diminati oleh penulis</w:t>
      </w:r>
      <w:r w:rsidR="00197A89" w:rsidRPr="00191AC0">
        <w:rPr>
          <w:rFonts w:ascii="Times New Roman" w:hAnsi="Times New Roman" w:cs="Times New Roman"/>
          <w:sz w:val="24"/>
          <w:szCs w:val="24"/>
        </w:rPr>
        <w:t xml:space="preserve"> </w:t>
      </w:r>
      <w:r w:rsidR="00F30557" w:rsidRPr="00191AC0">
        <w:rPr>
          <w:rFonts w:ascii="Times New Roman" w:hAnsi="Times New Roman" w:cs="Times New Roman"/>
          <w:sz w:val="24"/>
          <w:szCs w:val="24"/>
        </w:rPr>
        <w:t>karena proses penerbitan</w:t>
      </w:r>
      <w:r>
        <w:rPr>
          <w:rFonts w:ascii="Times New Roman" w:hAnsi="Times New Roman" w:cs="Times New Roman"/>
          <w:sz w:val="24"/>
          <w:szCs w:val="24"/>
          <w:lang w:val="id-ID"/>
        </w:rPr>
        <w:t xml:space="preserve"> </w:t>
      </w:r>
      <w:r w:rsidR="00F30557" w:rsidRPr="00191AC0">
        <w:rPr>
          <w:rFonts w:ascii="Times New Roman" w:hAnsi="Times New Roman" w:cs="Times New Roman"/>
          <w:sz w:val="24"/>
          <w:szCs w:val="24"/>
        </w:rPr>
        <w:t xml:space="preserve">yang tidak terlalu ketat </w:t>
      </w:r>
      <w:r>
        <w:rPr>
          <w:rFonts w:ascii="Times New Roman" w:hAnsi="Times New Roman" w:cs="Times New Roman"/>
          <w:sz w:val="24"/>
          <w:szCs w:val="24"/>
          <w:lang w:val="id-ID"/>
        </w:rPr>
        <w:t>dan</w:t>
      </w:r>
      <w:r w:rsidR="00F30557" w:rsidRPr="00191AC0">
        <w:rPr>
          <w:rFonts w:ascii="Times New Roman" w:hAnsi="Times New Roman" w:cs="Times New Roman"/>
          <w:sz w:val="24"/>
          <w:szCs w:val="24"/>
        </w:rPr>
        <w:t xml:space="preserve"> </w:t>
      </w:r>
      <w:r w:rsidR="0041038F">
        <w:rPr>
          <w:rFonts w:ascii="Times New Roman" w:hAnsi="Times New Roman" w:cs="Times New Roman"/>
          <w:sz w:val="24"/>
          <w:szCs w:val="24"/>
          <w:lang w:val="id-ID"/>
        </w:rPr>
        <w:t>tanpa</w:t>
      </w:r>
      <w:r w:rsidR="00F30557" w:rsidRPr="00191AC0">
        <w:rPr>
          <w:rFonts w:ascii="Times New Roman" w:hAnsi="Times New Roman" w:cs="Times New Roman"/>
          <w:sz w:val="24"/>
          <w:szCs w:val="24"/>
        </w:rPr>
        <w:t xml:space="preserve"> seleksi</w:t>
      </w:r>
      <w:r w:rsidR="00470D2C">
        <w:rPr>
          <w:rFonts w:ascii="Times New Roman" w:hAnsi="Times New Roman" w:cs="Times New Roman"/>
          <w:sz w:val="24"/>
          <w:szCs w:val="24"/>
          <w:lang w:val="id-ID"/>
        </w:rPr>
        <w:t>.</w:t>
      </w:r>
      <w:r w:rsidR="00197A89" w:rsidRPr="00191AC0">
        <w:rPr>
          <w:rFonts w:ascii="Times New Roman" w:hAnsi="Times New Roman" w:cs="Times New Roman"/>
          <w:sz w:val="24"/>
          <w:szCs w:val="24"/>
        </w:rPr>
        <w:t xml:space="preserve"> </w:t>
      </w:r>
      <w:r w:rsidR="00470D2C">
        <w:rPr>
          <w:rFonts w:ascii="Times New Roman" w:hAnsi="Times New Roman" w:cs="Times New Roman"/>
          <w:sz w:val="24"/>
          <w:szCs w:val="24"/>
          <w:lang w:val="id-ID"/>
        </w:rPr>
        <w:t>P</w:t>
      </w:r>
      <w:r w:rsidR="00197A89" w:rsidRPr="00191AC0">
        <w:rPr>
          <w:rFonts w:ascii="Times New Roman" w:hAnsi="Times New Roman" w:cs="Times New Roman"/>
          <w:sz w:val="24"/>
          <w:szCs w:val="24"/>
        </w:rPr>
        <w:t>embaca juga dapat dengan mudah mengakses sastra siber ini hanya dengan menggunakan gawai</w:t>
      </w:r>
      <w:r w:rsidR="00B211C7" w:rsidRPr="00191AC0">
        <w:rPr>
          <w:rFonts w:ascii="Times New Roman" w:hAnsi="Times New Roman" w:cs="Times New Roman"/>
          <w:sz w:val="24"/>
          <w:szCs w:val="24"/>
        </w:rPr>
        <w:t xml:space="preserve"> dan internet</w:t>
      </w:r>
      <w:r w:rsidR="009C24C0">
        <w:rPr>
          <w:rFonts w:ascii="Times New Roman" w:hAnsi="Times New Roman" w:cs="Times New Roman"/>
          <w:sz w:val="24"/>
          <w:szCs w:val="24"/>
          <w:lang w:val="id-ID"/>
        </w:rPr>
        <w:t xml:space="preserve"> di berbagai media sosial</w:t>
      </w:r>
      <w:r w:rsidR="00F30557" w:rsidRPr="00191AC0">
        <w:rPr>
          <w:rFonts w:ascii="Times New Roman" w:hAnsi="Times New Roman" w:cs="Times New Roman"/>
          <w:sz w:val="24"/>
          <w:szCs w:val="24"/>
        </w:rPr>
        <w:t xml:space="preserve">. </w:t>
      </w:r>
      <w:r w:rsidR="00B1720F">
        <w:rPr>
          <w:rFonts w:ascii="Times New Roman" w:hAnsi="Times New Roman" w:cs="Times New Roman"/>
          <w:sz w:val="24"/>
          <w:szCs w:val="24"/>
          <w:lang w:val="id-ID"/>
        </w:rPr>
        <w:t>Bagi sebagian orang, k</w:t>
      </w:r>
      <w:r w:rsidR="009C24C0">
        <w:rPr>
          <w:rFonts w:ascii="Times New Roman" w:hAnsi="Times New Roman" w:cs="Times New Roman"/>
          <w:sz w:val="24"/>
          <w:szCs w:val="24"/>
          <w:lang w:val="id-ID"/>
        </w:rPr>
        <w:t>eberadaan sastra siber ini menjadi</w:t>
      </w:r>
      <w:r w:rsidR="00F30557" w:rsidRPr="00191AC0">
        <w:rPr>
          <w:rFonts w:ascii="Times New Roman" w:hAnsi="Times New Roman" w:cs="Times New Roman"/>
          <w:sz w:val="24"/>
          <w:szCs w:val="24"/>
        </w:rPr>
        <w:t xml:space="preserve"> sebuah polemik karena</w:t>
      </w:r>
      <w:r w:rsidR="009C24C0">
        <w:rPr>
          <w:rFonts w:ascii="Times New Roman" w:hAnsi="Times New Roman" w:cs="Times New Roman"/>
          <w:sz w:val="24"/>
          <w:szCs w:val="24"/>
          <w:lang w:val="id-ID"/>
        </w:rPr>
        <w:t xml:space="preserve"> </w:t>
      </w:r>
      <w:r w:rsidR="00F30557" w:rsidRPr="00191AC0">
        <w:rPr>
          <w:rFonts w:ascii="Times New Roman" w:hAnsi="Times New Roman" w:cs="Times New Roman"/>
          <w:sz w:val="24"/>
          <w:szCs w:val="24"/>
        </w:rPr>
        <w:t xml:space="preserve">dianggap </w:t>
      </w:r>
      <w:r w:rsidR="000848D8" w:rsidRPr="00191AC0">
        <w:rPr>
          <w:rFonts w:ascii="Times New Roman" w:hAnsi="Times New Roman" w:cs="Times New Roman"/>
          <w:sz w:val="24"/>
          <w:szCs w:val="24"/>
        </w:rPr>
        <w:t>menciderai makna dari sebuah karya sastra.</w:t>
      </w:r>
      <w:r w:rsidR="009C24C0">
        <w:rPr>
          <w:rFonts w:ascii="Times New Roman" w:hAnsi="Times New Roman" w:cs="Times New Roman"/>
          <w:sz w:val="24"/>
          <w:szCs w:val="24"/>
          <w:lang w:val="id-ID"/>
        </w:rPr>
        <w:t xml:space="preserve"> Sebaliknya, </w:t>
      </w:r>
      <w:r w:rsidR="00B1720F">
        <w:rPr>
          <w:rFonts w:ascii="Times New Roman" w:hAnsi="Times New Roman" w:cs="Times New Roman"/>
          <w:sz w:val="24"/>
          <w:szCs w:val="24"/>
          <w:lang w:val="id-ID"/>
        </w:rPr>
        <w:t xml:space="preserve">sastra siber ini </w:t>
      </w:r>
      <w:r w:rsidR="0041038F">
        <w:rPr>
          <w:rFonts w:ascii="Times New Roman" w:hAnsi="Times New Roman" w:cs="Times New Roman"/>
          <w:sz w:val="24"/>
          <w:szCs w:val="24"/>
          <w:lang w:val="id-ID"/>
        </w:rPr>
        <w:t xml:space="preserve">ternyata </w:t>
      </w:r>
      <w:r w:rsidR="00B1720F">
        <w:rPr>
          <w:rFonts w:ascii="Times New Roman" w:hAnsi="Times New Roman" w:cs="Times New Roman"/>
          <w:sz w:val="24"/>
          <w:szCs w:val="24"/>
          <w:lang w:val="id-ID"/>
        </w:rPr>
        <w:t xml:space="preserve">juga </w:t>
      </w:r>
      <w:r w:rsidR="0041038F">
        <w:rPr>
          <w:rFonts w:ascii="Times New Roman" w:hAnsi="Times New Roman" w:cs="Times New Roman"/>
          <w:sz w:val="24"/>
          <w:szCs w:val="24"/>
          <w:lang w:val="id-ID"/>
        </w:rPr>
        <w:t xml:space="preserve">memiliki </w:t>
      </w:r>
      <w:r w:rsidR="00B1720F">
        <w:rPr>
          <w:rFonts w:ascii="Times New Roman" w:hAnsi="Times New Roman" w:cs="Times New Roman"/>
          <w:sz w:val="24"/>
          <w:szCs w:val="24"/>
          <w:lang w:val="id-ID"/>
        </w:rPr>
        <w:t>kontribusi</w:t>
      </w:r>
      <w:r w:rsidR="0041038F">
        <w:rPr>
          <w:rFonts w:ascii="Times New Roman" w:hAnsi="Times New Roman" w:cs="Times New Roman"/>
          <w:sz w:val="24"/>
          <w:szCs w:val="24"/>
          <w:lang w:val="id-ID"/>
        </w:rPr>
        <w:t xml:space="preserve"> yang</w:t>
      </w:r>
      <w:r w:rsidR="00B1720F">
        <w:rPr>
          <w:rFonts w:ascii="Times New Roman" w:hAnsi="Times New Roman" w:cs="Times New Roman"/>
          <w:sz w:val="24"/>
          <w:szCs w:val="24"/>
          <w:lang w:val="id-ID"/>
        </w:rPr>
        <w:t xml:space="preserve"> </w:t>
      </w:r>
      <w:r w:rsidR="0041038F">
        <w:rPr>
          <w:rFonts w:ascii="Times New Roman" w:hAnsi="Times New Roman" w:cs="Times New Roman"/>
          <w:sz w:val="24"/>
          <w:szCs w:val="24"/>
          <w:lang w:val="id-ID"/>
        </w:rPr>
        <w:t>besar</w:t>
      </w:r>
      <w:r w:rsidR="00B1720F">
        <w:rPr>
          <w:rFonts w:ascii="Times New Roman" w:hAnsi="Times New Roman" w:cs="Times New Roman"/>
          <w:sz w:val="24"/>
          <w:szCs w:val="24"/>
          <w:lang w:val="id-ID"/>
        </w:rPr>
        <w:t xml:space="preserve"> dalam perkembangan sastra di Indonesia</w:t>
      </w:r>
      <w:r w:rsidR="0041038F">
        <w:rPr>
          <w:rFonts w:ascii="Times New Roman" w:hAnsi="Times New Roman" w:cs="Times New Roman"/>
          <w:sz w:val="24"/>
          <w:szCs w:val="24"/>
          <w:lang w:val="id-ID"/>
        </w:rPr>
        <w:t xml:space="preserve"> serta pembelajaran teks sastra.</w:t>
      </w:r>
      <w:r w:rsidR="006F6608">
        <w:rPr>
          <w:rFonts w:ascii="Times New Roman" w:hAnsi="Times New Roman" w:cs="Times New Roman"/>
          <w:sz w:val="24"/>
          <w:szCs w:val="24"/>
          <w:lang w:val="id-ID"/>
        </w:rPr>
        <w:t xml:space="preserve"> Berdasarkan hal tersebut, penting dilakukan </w:t>
      </w:r>
      <w:r w:rsidR="000848D8" w:rsidRPr="006F6608">
        <w:rPr>
          <w:rFonts w:ascii="Times New Roman" w:hAnsi="Times New Roman" w:cs="Times New Roman"/>
          <w:sz w:val="24"/>
          <w:szCs w:val="24"/>
          <w:lang w:val="id-ID"/>
        </w:rPr>
        <w:t xml:space="preserve">penelitian untuk </w:t>
      </w:r>
      <w:r w:rsidR="006F6608">
        <w:rPr>
          <w:rFonts w:ascii="Times New Roman" w:hAnsi="Times New Roman" w:cs="Times New Roman"/>
          <w:sz w:val="24"/>
          <w:szCs w:val="24"/>
          <w:lang w:val="id-ID"/>
        </w:rPr>
        <w:t>mengetahui</w:t>
      </w:r>
      <w:r w:rsidR="000848D8" w:rsidRPr="006F6608">
        <w:rPr>
          <w:rFonts w:ascii="Times New Roman" w:hAnsi="Times New Roman" w:cs="Times New Roman"/>
          <w:sz w:val="24"/>
          <w:szCs w:val="24"/>
          <w:lang w:val="id-ID"/>
        </w:rPr>
        <w:t xml:space="preserve"> tanggapan</w:t>
      </w:r>
      <w:r w:rsidR="00B211C7" w:rsidRPr="006F6608">
        <w:rPr>
          <w:rFonts w:ascii="Times New Roman" w:hAnsi="Times New Roman" w:cs="Times New Roman"/>
          <w:sz w:val="24"/>
          <w:szCs w:val="24"/>
          <w:lang w:val="id-ID"/>
        </w:rPr>
        <w:t xml:space="preserve"> </w:t>
      </w:r>
      <w:r w:rsidR="000848D8" w:rsidRPr="006F6608">
        <w:rPr>
          <w:rFonts w:ascii="Times New Roman" w:hAnsi="Times New Roman" w:cs="Times New Roman"/>
          <w:sz w:val="24"/>
          <w:szCs w:val="24"/>
          <w:lang w:val="id-ID"/>
        </w:rPr>
        <w:t xml:space="preserve">mahasiswa terhadap </w:t>
      </w:r>
      <w:r w:rsidR="006F6608">
        <w:rPr>
          <w:rFonts w:ascii="Times New Roman" w:hAnsi="Times New Roman" w:cs="Times New Roman"/>
          <w:sz w:val="24"/>
          <w:szCs w:val="24"/>
          <w:lang w:val="id-ID"/>
        </w:rPr>
        <w:t xml:space="preserve">kontribusi </w:t>
      </w:r>
      <w:r w:rsidR="000848D8" w:rsidRPr="006F6608">
        <w:rPr>
          <w:rFonts w:ascii="Times New Roman" w:hAnsi="Times New Roman" w:cs="Times New Roman"/>
          <w:sz w:val="24"/>
          <w:szCs w:val="24"/>
          <w:lang w:val="id-ID"/>
        </w:rPr>
        <w:t xml:space="preserve">sastra siber dalam pembelajaran khususnya </w:t>
      </w:r>
      <w:r w:rsidR="006F6608">
        <w:rPr>
          <w:rFonts w:ascii="Times New Roman" w:hAnsi="Times New Roman" w:cs="Times New Roman"/>
          <w:sz w:val="24"/>
          <w:szCs w:val="24"/>
          <w:lang w:val="id-ID"/>
        </w:rPr>
        <w:t>pada kegiatan</w:t>
      </w:r>
      <w:r w:rsidR="000848D8" w:rsidRPr="006F6608">
        <w:rPr>
          <w:rFonts w:ascii="Times New Roman" w:hAnsi="Times New Roman" w:cs="Times New Roman"/>
          <w:sz w:val="24"/>
          <w:szCs w:val="24"/>
          <w:lang w:val="id-ID"/>
        </w:rPr>
        <w:t xml:space="preserve"> menulis teks sastra. </w:t>
      </w:r>
      <w:r w:rsidR="000848D8" w:rsidRPr="00191AC0">
        <w:rPr>
          <w:rFonts w:ascii="Times New Roman" w:hAnsi="Times New Roman" w:cs="Times New Roman"/>
          <w:sz w:val="24"/>
          <w:szCs w:val="24"/>
        </w:rPr>
        <w:t xml:space="preserve">Penelitian ini merupakan penelitian kualitatif </w:t>
      </w:r>
      <w:r w:rsidR="006F6608">
        <w:rPr>
          <w:rFonts w:ascii="Times New Roman" w:hAnsi="Times New Roman" w:cs="Times New Roman"/>
          <w:sz w:val="24"/>
          <w:szCs w:val="24"/>
          <w:lang w:val="id-ID"/>
        </w:rPr>
        <w:t>dengan metode survei</w:t>
      </w:r>
      <w:r w:rsidR="000848D8" w:rsidRPr="00191AC0">
        <w:rPr>
          <w:rFonts w:ascii="Times New Roman" w:hAnsi="Times New Roman" w:cs="Times New Roman"/>
          <w:sz w:val="24"/>
          <w:szCs w:val="24"/>
        </w:rPr>
        <w:t xml:space="preserve">, pengambilan data </w:t>
      </w:r>
      <w:r w:rsidR="006F6608">
        <w:rPr>
          <w:rFonts w:ascii="Times New Roman" w:hAnsi="Times New Roman" w:cs="Times New Roman"/>
          <w:sz w:val="24"/>
          <w:szCs w:val="24"/>
          <w:lang w:val="id-ID"/>
        </w:rPr>
        <w:t>dilakukan</w:t>
      </w:r>
      <w:r w:rsidR="000848D8" w:rsidRPr="00191AC0">
        <w:rPr>
          <w:rFonts w:ascii="Times New Roman" w:hAnsi="Times New Roman" w:cs="Times New Roman"/>
          <w:sz w:val="24"/>
          <w:szCs w:val="24"/>
        </w:rPr>
        <w:t xml:space="preserve"> </w:t>
      </w:r>
      <w:r w:rsidR="006F6608">
        <w:rPr>
          <w:rFonts w:ascii="Times New Roman" w:hAnsi="Times New Roman" w:cs="Times New Roman"/>
          <w:sz w:val="24"/>
          <w:szCs w:val="24"/>
          <w:lang w:val="id-ID"/>
        </w:rPr>
        <w:t xml:space="preserve">pada mahasiswa Tadris Bahasa Indonesia </w:t>
      </w:r>
      <w:r w:rsidR="000848D8" w:rsidRPr="00191AC0">
        <w:rPr>
          <w:rFonts w:ascii="Times New Roman" w:hAnsi="Times New Roman" w:cs="Times New Roman"/>
          <w:sz w:val="24"/>
          <w:szCs w:val="24"/>
        </w:rPr>
        <w:t xml:space="preserve">di </w:t>
      </w:r>
      <w:r w:rsidR="006F6608">
        <w:rPr>
          <w:rFonts w:ascii="Times New Roman" w:hAnsi="Times New Roman" w:cs="Times New Roman"/>
          <w:sz w:val="24"/>
          <w:szCs w:val="24"/>
          <w:lang w:val="id-ID"/>
        </w:rPr>
        <w:t>empat</w:t>
      </w:r>
      <w:r w:rsidR="000848D8" w:rsidRPr="00191AC0">
        <w:rPr>
          <w:rFonts w:ascii="Times New Roman" w:hAnsi="Times New Roman" w:cs="Times New Roman"/>
          <w:sz w:val="24"/>
          <w:szCs w:val="24"/>
        </w:rPr>
        <w:t xml:space="preserve"> PTKIN,</w:t>
      </w:r>
      <w:r w:rsidR="006F6608">
        <w:rPr>
          <w:rFonts w:ascii="Times New Roman" w:hAnsi="Times New Roman" w:cs="Times New Roman"/>
          <w:sz w:val="24"/>
          <w:szCs w:val="24"/>
          <w:lang w:val="id-ID"/>
        </w:rPr>
        <w:t xml:space="preserve"> yaitu</w:t>
      </w:r>
      <w:r w:rsidR="000848D8" w:rsidRPr="00191AC0">
        <w:rPr>
          <w:rFonts w:ascii="Times New Roman" w:hAnsi="Times New Roman" w:cs="Times New Roman"/>
          <w:sz w:val="24"/>
          <w:szCs w:val="24"/>
        </w:rPr>
        <w:t xml:space="preserve"> IAIN Bengkulu, IAIN Curu</w:t>
      </w:r>
      <w:r w:rsidR="00C30F42" w:rsidRPr="00191AC0">
        <w:rPr>
          <w:rFonts w:ascii="Times New Roman" w:hAnsi="Times New Roman" w:cs="Times New Roman"/>
          <w:sz w:val="24"/>
          <w:szCs w:val="24"/>
        </w:rPr>
        <w:t>p</w:t>
      </w:r>
      <w:r w:rsidR="000848D8" w:rsidRPr="00191AC0">
        <w:rPr>
          <w:rFonts w:ascii="Times New Roman" w:hAnsi="Times New Roman" w:cs="Times New Roman"/>
          <w:sz w:val="24"/>
          <w:szCs w:val="24"/>
        </w:rPr>
        <w:t xml:space="preserve">, IAIN Cirebon, dan IAIN Surakarta. </w:t>
      </w:r>
      <w:r w:rsidR="00191AC0">
        <w:rPr>
          <w:rFonts w:ascii="Times New Roman" w:hAnsi="Times New Roman" w:cs="Times New Roman"/>
          <w:sz w:val="24"/>
          <w:szCs w:val="24"/>
        </w:rPr>
        <w:t xml:space="preserve">Hasil penelitian </w:t>
      </w:r>
      <w:r w:rsidR="006F6608">
        <w:rPr>
          <w:rFonts w:ascii="Times New Roman" w:hAnsi="Times New Roman" w:cs="Times New Roman"/>
          <w:sz w:val="24"/>
          <w:szCs w:val="24"/>
          <w:lang w:val="id-ID"/>
        </w:rPr>
        <w:t>menunjukkan bahwa</w:t>
      </w:r>
      <w:r w:rsidR="00191AC0">
        <w:rPr>
          <w:rFonts w:ascii="Times New Roman" w:hAnsi="Times New Roman" w:cs="Times New Roman"/>
          <w:sz w:val="24"/>
          <w:szCs w:val="24"/>
        </w:rPr>
        <w:t xml:space="preserve"> </w:t>
      </w:r>
      <w:r w:rsidR="00191AC0" w:rsidRPr="00191AC0">
        <w:rPr>
          <w:rFonts w:ascii="Times New Roman" w:hAnsi="Times New Roman" w:cs="Times New Roman"/>
          <w:sz w:val="24"/>
          <w:szCs w:val="24"/>
        </w:rPr>
        <w:t>sastra siber cukup berkontribusi terhadap pembelajaran menulis teks sastra bagi mahasiswa. Bagi para pemula, mereka dapat dengan mudah mendapatkan inspirasi dan variasi diksi dari membaca sastra siber. Selain itu, baik penulis pemula maupun senior, mereka tidak perlu lagi merasa khawatir jika karyanya tidak dapat terbit atau dibaca orang lain, karena media siber dapat menjangkau masyarakat secara luas dan mudah</w:t>
      </w:r>
      <w:r w:rsidR="00191AC0">
        <w:rPr>
          <w:rFonts w:ascii="Times New Roman" w:hAnsi="Times New Roman" w:cs="Times New Roman"/>
          <w:sz w:val="24"/>
          <w:szCs w:val="24"/>
        </w:rPr>
        <w:t>.</w:t>
      </w:r>
    </w:p>
    <w:p w14:paraId="5B3D38D7" w14:textId="1494477B" w:rsidR="00B62E38" w:rsidRPr="006F6608" w:rsidRDefault="000848D8" w:rsidP="006F6608">
      <w:pPr>
        <w:spacing w:line="360" w:lineRule="auto"/>
        <w:jc w:val="both"/>
        <w:rPr>
          <w:rFonts w:ascii="Times New Roman" w:hAnsi="Times New Roman" w:cs="Times New Roman"/>
          <w:sz w:val="24"/>
          <w:szCs w:val="24"/>
          <w:lang w:val="id-ID"/>
        </w:rPr>
      </w:pPr>
      <w:r w:rsidRPr="00191AC0">
        <w:rPr>
          <w:rFonts w:ascii="Times New Roman" w:hAnsi="Times New Roman" w:cs="Times New Roman"/>
          <w:sz w:val="24"/>
          <w:szCs w:val="24"/>
        </w:rPr>
        <w:t xml:space="preserve">Kata Kunci: </w:t>
      </w:r>
      <w:r w:rsidR="006F6608" w:rsidRPr="00191AC0">
        <w:rPr>
          <w:rFonts w:ascii="Times New Roman" w:hAnsi="Times New Roman" w:cs="Times New Roman"/>
          <w:sz w:val="24"/>
          <w:szCs w:val="24"/>
        </w:rPr>
        <w:t>sastra siber, teks sastra, mahasiswa</w:t>
      </w:r>
      <w:r w:rsidR="006F6608">
        <w:rPr>
          <w:rFonts w:ascii="Times New Roman" w:hAnsi="Times New Roman" w:cs="Times New Roman"/>
          <w:sz w:val="24"/>
          <w:szCs w:val="24"/>
          <w:lang w:val="id-ID"/>
        </w:rPr>
        <w:t>, media sosial</w:t>
      </w:r>
    </w:p>
    <w:p w14:paraId="60745C72" w14:textId="4F7B66E0" w:rsidR="00B62E38" w:rsidRPr="00191AC0" w:rsidRDefault="00B62E38" w:rsidP="006F6608">
      <w:pPr>
        <w:spacing w:after="0" w:line="360" w:lineRule="auto"/>
        <w:jc w:val="center"/>
        <w:rPr>
          <w:rFonts w:ascii="Times New Roman" w:hAnsi="Times New Roman" w:cs="Times New Roman"/>
          <w:b/>
          <w:bCs/>
          <w:i/>
          <w:iCs/>
          <w:sz w:val="24"/>
          <w:szCs w:val="24"/>
        </w:rPr>
      </w:pPr>
      <w:r w:rsidRPr="00191AC0">
        <w:rPr>
          <w:rFonts w:ascii="Times New Roman" w:hAnsi="Times New Roman" w:cs="Times New Roman"/>
          <w:b/>
          <w:bCs/>
          <w:i/>
          <w:iCs/>
          <w:sz w:val="24"/>
          <w:szCs w:val="24"/>
        </w:rPr>
        <w:t>Abstract</w:t>
      </w:r>
    </w:p>
    <w:p w14:paraId="461AC26C" w14:textId="77777777" w:rsidR="00422FC7" w:rsidRDefault="00422FC7" w:rsidP="00017A0E">
      <w:pPr>
        <w:spacing w:line="240" w:lineRule="auto"/>
        <w:jc w:val="both"/>
        <w:rPr>
          <w:rFonts w:ascii="Times New Roman" w:hAnsi="Times New Roman" w:cs="Times New Roman"/>
          <w:i/>
          <w:iCs/>
          <w:sz w:val="24"/>
          <w:szCs w:val="24"/>
        </w:rPr>
      </w:pPr>
      <w:r w:rsidRPr="00422FC7">
        <w:rPr>
          <w:rFonts w:ascii="Times New Roman" w:hAnsi="Times New Roman" w:cs="Times New Roman"/>
          <w:i/>
          <w:iCs/>
          <w:sz w:val="24"/>
          <w:szCs w:val="24"/>
        </w:rPr>
        <w:t xml:space="preserve">Cyber ​​literature in Indonesia is growing and in demand by writers because the publishing process is not too strict and without selection. Readers can also easily access this cyber literature using only their smartphones and the internet on various social media. For some people, the existence of cyber literature has become a polemic because it is considered to injure the meaning of a literary work. On the other hand, cyber literature also has a great contribution to the development of literature in Indonesia and the learning of literary texts. Based on this, it is important to conduct research to determine student responses to the contribution of cyber literature in learning, especially in writing literary texts. This research is </w:t>
      </w:r>
      <w:proofErr w:type="gramStart"/>
      <w:r w:rsidRPr="00422FC7">
        <w:rPr>
          <w:rFonts w:ascii="Times New Roman" w:hAnsi="Times New Roman" w:cs="Times New Roman"/>
          <w:i/>
          <w:iCs/>
          <w:sz w:val="24"/>
          <w:szCs w:val="24"/>
        </w:rPr>
        <w:t>a qualitative research</w:t>
      </w:r>
      <w:proofErr w:type="gramEnd"/>
      <w:r w:rsidRPr="00422FC7">
        <w:rPr>
          <w:rFonts w:ascii="Times New Roman" w:hAnsi="Times New Roman" w:cs="Times New Roman"/>
          <w:i/>
          <w:iCs/>
          <w:sz w:val="24"/>
          <w:szCs w:val="24"/>
        </w:rPr>
        <w:t xml:space="preserve"> with a survey method, data collection was carried out on Indonesian Tadris students at four PTKIN, namely IAIN Bengkulu, IAIN Curup, IAIN Cirebon, and IAIN Surakarta. The results of the study indicate that cyber literature is sufficient to contribute to the learning of writing literary texts for students. For beginners, they can easily get inspiration and variety of diction from reading cyber literature. In addition, both novice and senior writers, they no longer need to worry if their work cannot be published or read by others, because cyber media can reach the public widely and easily.</w:t>
      </w:r>
    </w:p>
    <w:p w14:paraId="6E817062" w14:textId="5E91FBCF" w:rsidR="00017A0E" w:rsidRPr="00FF2D32" w:rsidRDefault="00017A0E" w:rsidP="00FF2D32">
      <w:pPr>
        <w:spacing w:line="240" w:lineRule="auto"/>
        <w:jc w:val="both"/>
        <w:rPr>
          <w:rFonts w:ascii="Times New Roman" w:hAnsi="Times New Roman" w:cs="Times New Roman"/>
          <w:i/>
          <w:iCs/>
          <w:sz w:val="24"/>
          <w:szCs w:val="24"/>
          <w:lang w:val="id-ID"/>
        </w:rPr>
      </w:pPr>
      <w:r w:rsidRPr="00422FC7">
        <w:rPr>
          <w:rFonts w:ascii="Times New Roman" w:hAnsi="Times New Roman" w:cs="Times New Roman"/>
          <w:i/>
          <w:iCs/>
          <w:sz w:val="24"/>
          <w:szCs w:val="24"/>
        </w:rPr>
        <w:t xml:space="preserve">Keywords: </w:t>
      </w:r>
      <w:r w:rsidR="00422FC7" w:rsidRPr="00422FC7">
        <w:rPr>
          <w:rFonts w:ascii="Times New Roman" w:hAnsi="Times New Roman" w:cs="Times New Roman"/>
          <w:i/>
          <w:iCs/>
          <w:sz w:val="24"/>
          <w:szCs w:val="24"/>
        </w:rPr>
        <w:t>cyber ​​literature, literary texts, students</w:t>
      </w:r>
      <w:r w:rsidR="00422FC7" w:rsidRPr="00422FC7">
        <w:rPr>
          <w:rFonts w:ascii="Times New Roman" w:hAnsi="Times New Roman" w:cs="Times New Roman"/>
          <w:i/>
          <w:iCs/>
          <w:sz w:val="24"/>
          <w:szCs w:val="24"/>
          <w:lang w:val="id-ID"/>
        </w:rPr>
        <w:t>, social media</w:t>
      </w:r>
    </w:p>
    <w:p w14:paraId="0BD8E92E" w14:textId="51BDDC37" w:rsidR="00AE0E7D" w:rsidRPr="00191AC0" w:rsidRDefault="00AE0E7D" w:rsidP="00191AC0">
      <w:pPr>
        <w:spacing w:line="360" w:lineRule="auto"/>
        <w:jc w:val="both"/>
        <w:rPr>
          <w:rFonts w:ascii="Times New Roman" w:hAnsi="Times New Roman" w:cs="Times New Roman"/>
          <w:b/>
          <w:bCs/>
          <w:sz w:val="24"/>
          <w:szCs w:val="24"/>
        </w:rPr>
      </w:pPr>
      <w:r w:rsidRPr="00191AC0">
        <w:rPr>
          <w:rFonts w:ascii="Times New Roman" w:hAnsi="Times New Roman" w:cs="Times New Roman"/>
          <w:b/>
          <w:bCs/>
          <w:sz w:val="24"/>
          <w:szCs w:val="24"/>
        </w:rPr>
        <w:lastRenderedPageBreak/>
        <w:t>PENDAHULUAN</w:t>
      </w:r>
    </w:p>
    <w:p w14:paraId="7BB604A4" w14:textId="2C015463" w:rsidR="00AE0E7D" w:rsidRPr="00191AC0" w:rsidRDefault="00AE0E7D" w:rsidP="00191AC0">
      <w:pPr>
        <w:pStyle w:val="NoSpacing"/>
        <w:spacing w:line="360" w:lineRule="auto"/>
        <w:ind w:firstLine="720"/>
        <w:jc w:val="both"/>
        <w:rPr>
          <w:rFonts w:ascii="Times New Roman" w:hAnsi="Times New Roman" w:cs="Times New Roman"/>
          <w:color w:val="000000"/>
          <w:sz w:val="24"/>
          <w:szCs w:val="24"/>
          <w:lang w:val="en-US" w:bidi="en-US"/>
        </w:rPr>
      </w:pPr>
      <w:r w:rsidRPr="00191AC0">
        <w:rPr>
          <w:rFonts w:ascii="Times New Roman" w:hAnsi="Times New Roman" w:cs="Times New Roman"/>
          <w:sz w:val="24"/>
          <w:szCs w:val="24"/>
        </w:rPr>
        <w:t xml:space="preserve">Sebuah karya sastra </w:t>
      </w:r>
      <w:r w:rsidR="00422FC7">
        <w:rPr>
          <w:rFonts w:ascii="Times New Roman" w:hAnsi="Times New Roman" w:cs="Times New Roman"/>
          <w:sz w:val="24"/>
          <w:szCs w:val="24"/>
          <w:lang w:val="id-ID"/>
        </w:rPr>
        <w:t>mengandung</w:t>
      </w:r>
      <w:r w:rsidRPr="00191AC0">
        <w:rPr>
          <w:rFonts w:ascii="Times New Roman" w:hAnsi="Times New Roman" w:cs="Times New Roman"/>
          <w:sz w:val="24"/>
          <w:szCs w:val="24"/>
        </w:rPr>
        <w:t xml:space="preserve"> esensi dasar komunikasi penyampaian informasi atau pesan (</w:t>
      </w:r>
      <w:r w:rsidRPr="00191AC0">
        <w:rPr>
          <w:rFonts w:ascii="Times New Roman" w:hAnsi="Times New Roman" w:cs="Times New Roman"/>
          <w:i/>
          <w:iCs/>
          <w:sz w:val="24"/>
          <w:szCs w:val="24"/>
        </w:rPr>
        <w:t>sender ke receiver</w:t>
      </w:r>
      <w:r w:rsidRPr="00191AC0">
        <w:rPr>
          <w:rFonts w:ascii="Times New Roman" w:hAnsi="Times New Roman" w:cs="Times New Roman"/>
          <w:sz w:val="24"/>
          <w:szCs w:val="24"/>
        </w:rPr>
        <w:t xml:space="preserve">). </w:t>
      </w:r>
      <w:r w:rsidR="00F3622F" w:rsidRPr="00191AC0">
        <w:rPr>
          <w:rFonts w:ascii="Times New Roman" w:hAnsi="Times New Roman" w:cs="Times New Roman"/>
          <w:color w:val="000000"/>
          <w:sz w:val="24"/>
          <w:szCs w:val="24"/>
          <w:lang w:val="en-US" w:bidi="en-US"/>
        </w:rPr>
        <w:t xml:space="preserve">Sastra merupakan objek kajian yang tidak dapat didefinisikan secara tunggal </w:t>
      </w:r>
      <w:r w:rsidR="000848D8" w:rsidRPr="00191AC0">
        <w:rPr>
          <w:rFonts w:ascii="Times New Roman" w:hAnsi="Times New Roman" w:cs="Times New Roman"/>
          <w:color w:val="000000"/>
          <w:sz w:val="24"/>
          <w:szCs w:val="24"/>
          <w:lang w:val="en-US" w:bidi="en-US"/>
        </w:rPr>
        <w:t xml:space="preserve">karena </w:t>
      </w:r>
      <w:r w:rsidR="00F3622F" w:rsidRPr="00191AC0">
        <w:rPr>
          <w:rFonts w:ascii="Times New Roman" w:hAnsi="Times New Roman" w:cs="Times New Roman"/>
          <w:color w:val="000000"/>
          <w:sz w:val="24"/>
          <w:szCs w:val="24"/>
          <w:lang w:val="en-US" w:bidi="en-US"/>
        </w:rPr>
        <w:t xml:space="preserve">sastra memiliki arti mengarahkan, mengajarkan, </w:t>
      </w:r>
      <w:r w:rsidR="00422FC7">
        <w:rPr>
          <w:rFonts w:ascii="Times New Roman" w:hAnsi="Times New Roman" w:cs="Times New Roman"/>
          <w:color w:val="000000"/>
          <w:sz w:val="24"/>
          <w:szCs w:val="24"/>
          <w:lang w:val="id-ID" w:bidi="en-US"/>
        </w:rPr>
        <w:t xml:space="preserve">dan </w:t>
      </w:r>
      <w:r w:rsidR="00F3622F" w:rsidRPr="00191AC0">
        <w:rPr>
          <w:rFonts w:ascii="Times New Roman" w:hAnsi="Times New Roman" w:cs="Times New Roman"/>
          <w:color w:val="000000"/>
          <w:sz w:val="24"/>
          <w:szCs w:val="24"/>
          <w:lang w:val="en-US" w:bidi="en-US"/>
        </w:rPr>
        <w:t xml:space="preserve">memberikan suatu petunjuk ataupun instruksi (Susanto, Dwi, 2012: 1). </w:t>
      </w:r>
      <w:r w:rsidRPr="00191AC0">
        <w:rPr>
          <w:rFonts w:ascii="Times New Roman" w:hAnsi="Times New Roman" w:cs="Times New Roman"/>
          <w:sz w:val="24"/>
          <w:szCs w:val="24"/>
        </w:rPr>
        <w:t>Selain itu, dalam karya sastra juga dapat memungkinkan terjadinya sebuah dialog kultural yang menjadi landasan munculnya bentuk-bentuk kebudayaan baru di masyarakat. Berdasarkan kedudukannya karya sastra dipandang sebagai produk kebudayaan yang telah mel</w:t>
      </w:r>
      <w:r w:rsidR="00177380" w:rsidRPr="00191AC0">
        <w:rPr>
          <w:rFonts w:ascii="Times New Roman" w:hAnsi="Times New Roman" w:cs="Times New Roman"/>
          <w:sz w:val="24"/>
          <w:szCs w:val="24"/>
        </w:rPr>
        <w:t>e</w:t>
      </w:r>
      <w:r w:rsidRPr="00191AC0">
        <w:rPr>
          <w:rFonts w:ascii="Times New Roman" w:hAnsi="Times New Roman" w:cs="Times New Roman"/>
          <w:sz w:val="24"/>
          <w:szCs w:val="24"/>
        </w:rPr>
        <w:t xml:space="preserve">wati berbagai proses dari setiap zaman perkembangan umat manusia, dari mulai zaman atau tradisi lisan, tulisan, cetak sampai pada saat ini </w:t>
      </w:r>
      <w:r w:rsidR="00177380" w:rsidRPr="00191AC0">
        <w:rPr>
          <w:rFonts w:ascii="Times New Roman" w:hAnsi="Times New Roman" w:cs="Times New Roman"/>
          <w:sz w:val="24"/>
          <w:szCs w:val="24"/>
        </w:rPr>
        <w:t>memasuki</w:t>
      </w:r>
      <w:r w:rsidRPr="00191AC0">
        <w:rPr>
          <w:rFonts w:ascii="Times New Roman" w:hAnsi="Times New Roman" w:cs="Times New Roman"/>
          <w:sz w:val="24"/>
          <w:szCs w:val="24"/>
        </w:rPr>
        <w:t xml:space="preserve"> era informasi berbasis teknologi digital yang sudah sangat maju.</w:t>
      </w:r>
      <w:r w:rsidR="00EA445E" w:rsidRPr="00191AC0">
        <w:rPr>
          <w:rFonts w:ascii="Times New Roman" w:hAnsi="Times New Roman" w:cs="Times New Roman"/>
          <w:sz w:val="24"/>
          <w:szCs w:val="24"/>
        </w:rPr>
        <w:t xml:space="preserve"> </w:t>
      </w:r>
      <w:r w:rsidR="00872349" w:rsidRPr="00191AC0">
        <w:rPr>
          <w:rFonts w:ascii="Times New Roman" w:hAnsi="Times New Roman" w:cs="Times New Roman"/>
          <w:color w:val="000000"/>
          <w:sz w:val="24"/>
          <w:szCs w:val="24"/>
          <w:lang w:val="en-US" w:bidi="en-US"/>
        </w:rPr>
        <w:t>Kemajuan alat tulis adalah hasil teknologi yang diciptakan manusia untuk memenuhi kebutuhan berkomunikasi dan berekspresi” (Damono, 2012:17).</w:t>
      </w:r>
    </w:p>
    <w:p w14:paraId="21F4D899" w14:textId="71550AD5" w:rsidR="00872349" w:rsidRPr="00191AC0" w:rsidRDefault="00F3622F" w:rsidP="00191AC0">
      <w:pPr>
        <w:pStyle w:val="NoSpacing"/>
        <w:spacing w:line="360" w:lineRule="auto"/>
        <w:ind w:firstLine="720"/>
        <w:jc w:val="both"/>
        <w:rPr>
          <w:rFonts w:ascii="Times New Roman" w:hAnsi="Times New Roman" w:cs="Times New Roman"/>
          <w:sz w:val="24"/>
          <w:szCs w:val="24"/>
          <w:lang w:val="en-US" w:bidi="en-US"/>
        </w:rPr>
      </w:pPr>
      <w:r w:rsidRPr="00191AC0">
        <w:rPr>
          <w:rFonts w:ascii="Times New Roman" w:hAnsi="Times New Roman" w:cs="Times New Roman"/>
          <w:sz w:val="24"/>
          <w:szCs w:val="24"/>
          <w:lang w:val="en-US" w:bidi="en-US"/>
        </w:rPr>
        <w:t>Perkembangan sastra siber</w:t>
      </w:r>
      <w:r w:rsidR="00880737" w:rsidRPr="00191AC0">
        <w:rPr>
          <w:rFonts w:ascii="Times New Roman" w:hAnsi="Times New Roman" w:cs="Times New Roman"/>
          <w:sz w:val="24"/>
          <w:szCs w:val="24"/>
          <w:lang w:val="en-US" w:bidi="en-US"/>
        </w:rPr>
        <w:t xml:space="preserve"> pada saat ini</w:t>
      </w:r>
      <w:r w:rsidR="00422FC7">
        <w:rPr>
          <w:rFonts w:ascii="Times New Roman" w:hAnsi="Times New Roman" w:cs="Times New Roman"/>
          <w:sz w:val="24"/>
          <w:szCs w:val="24"/>
          <w:lang w:val="id-ID" w:bidi="en-US"/>
        </w:rPr>
        <w:t xml:space="preserve"> sangat signifikan.</w:t>
      </w:r>
      <w:r w:rsidR="00880737" w:rsidRPr="00191AC0">
        <w:rPr>
          <w:rFonts w:ascii="Times New Roman" w:hAnsi="Times New Roman" w:cs="Times New Roman"/>
          <w:sz w:val="24"/>
          <w:szCs w:val="24"/>
          <w:lang w:val="en-US" w:bidi="en-US"/>
        </w:rPr>
        <w:t xml:space="preserve"> </w:t>
      </w:r>
      <w:r w:rsidR="00422FC7">
        <w:rPr>
          <w:rFonts w:ascii="Times New Roman" w:hAnsi="Times New Roman" w:cs="Times New Roman"/>
          <w:sz w:val="24"/>
          <w:szCs w:val="24"/>
          <w:lang w:val="id-ID" w:bidi="en-US"/>
        </w:rPr>
        <w:t>S</w:t>
      </w:r>
      <w:r w:rsidR="00880737" w:rsidRPr="00191AC0">
        <w:rPr>
          <w:rFonts w:ascii="Times New Roman" w:hAnsi="Times New Roman" w:cs="Times New Roman"/>
          <w:sz w:val="24"/>
          <w:szCs w:val="24"/>
          <w:lang w:val="en-US" w:bidi="en-US"/>
        </w:rPr>
        <w:t xml:space="preserve">udah banyak penulis yang </w:t>
      </w:r>
      <w:r w:rsidR="00422FC7">
        <w:rPr>
          <w:rFonts w:ascii="Times New Roman" w:hAnsi="Times New Roman" w:cs="Times New Roman"/>
          <w:sz w:val="24"/>
          <w:szCs w:val="24"/>
          <w:lang w:val="id-ID" w:bidi="en-US"/>
        </w:rPr>
        <w:t>membagikan hasil</w:t>
      </w:r>
      <w:r w:rsidRPr="00191AC0">
        <w:rPr>
          <w:rFonts w:ascii="Times New Roman" w:hAnsi="Times New Roman" w:cs="Times New Roman"/>
          <w:sz w:val="24"/>
          <w:szCs w:val="24"/>
          <w:lang w:val="en-US" w:bidi="en-US"/>
        </w:rPr>
        <w:t xml:space="preserve"> karya</w:t>
      </w:r>
      <w:r w:rsidR="00422FC7">
        <w:rPr>
          <w:rFonts w:ascii="Times New Roman" w:hAnsi="Times New Roman" w:cs="Times New Roman"/>
          <w:sz w:val="24"/>
          <w:szCs w:val="24"/>
          <w:lang w:val="id-ID" w:bidi="en-US"/>
        </w:rPr>
        <w:t>nya</w:t>
      </w:r>
      <w:r w:rsidRPr="00191AC0">
        <w:rPr>
          <w:rFonts w:ascii="Times New Roman" w:hAnsi="Times New Roman" w:cs="Times New Roman"/>
          <w:sz w:val="24"/>
          <w:szCs w:val="24"/>
          <w:lang w:val="en-US" w:bidi="en-US"/>
        </w:rPr>
        <w:t xml:space="preserve"> melalui internet</w:t>
      </w:r>
      <w:r w:rsidR="00D11681" w:rsidRPr="00191AC0">
        <w:rPr>
          <w:rFonts w:ascii="Times New Roman" w:hAnsi="Times New Roman" w:cs="Times New Roman"/>
          <w:sz w:val="24"/>
          <w:szCs w:val="24"/>
          <w:lang w:val="en-US" w:bidi="en-US"/>
        </w:rPr>
        <w:t xml:space="preserve"> </w:t>
      </w:r>
      <w:r w:rsidRPr="00191AC0">
        <w:rPr>
          <w:rFonts w:ascii="Times New Roman" w:hAnsi="Times New Roman" w:cs="Times New Roman"/>
          <w:sz w:val="24"/>
          <w:szCs w:val="24"/>
          <w:lang w:val="en-US" w:bidi="en-US"/>
        </w:rPr>
        <w:t xml:space="preserve">tanpa harus </w:t>
      </w:r>
      <w:r w:rsidR="009C41E5" w:rsidRPr="00191AC0">
        <w:rPr>
          <w:rFonts w:ascii="Times New Roman" w:hAnsi="Times New Roman" w:cs="Times New Roman"/>
          <w:sz w:val="24"/>
          <w:szCs w:val="24"/>
          <w:lang w:val="en-US" w:bidi="en-US"/>
        </w:rPr>
        <w:t>mencetak</w:t>
      </w:r>
      <w:r w:rsidRPr="00191AC0">
        <w:rPr>
          <w:rFonts w:ascii="Times New Roman" w:hAnsi="Times New Roman" w:cs="Times New Roman"/>
          <w:sz w:val="24"/>
          <w:szCs w:val="24"/>
          <w:lang w:val="en-US" w:bidi="en-US"/>
        </w:rPr>
        <w:t xml:space="preserve"> di</w:t>
      </w:r>
      <w:r w:rsidR="009C41E5" w:rsidRPr="00191AC0">
        <w:rPr>
          <w:rFonts w:ascii="Times New Roman" w:hAnsi="Times New Roman" w:cs="Times New Roman"/>
          <w:sz w:val="24"/>
          <w:szCs w:val="24"/>
          <w:lang w:val="en-US" w:bidi="en-US"/>
        </w:rPr>
        <w:t xml:space="preserve"> </w:t>
      </w:r>
      <w:r w:rsidRPr="00191AC0">
        <w:rPr>
          <w:rFonts w:ascii="Times New Roman" w:hAnsi="Times New Roman" w:cs="Times New Roman"/>
          <w:sz w:val="24"/>
          <w:szCs w:val="24"/>
          <w:lang w:val="en-US" w:bidi="en-US"/>
        </w:rPr>
        <w:t>penerbitan mayor atau</w:t>
      </w:r>
      <w:r w:rsidR="009C41E5" w:rsidRPr="00191AC0">
        <w:rPr>
          <w:rFonts w:ascii="Times New Roman" w:hAnsi="Times New Roman" w:cs="Times New Roman"/>
          <w:sz w:val="24"/>
          <w:szCs w:val="24"/>
          <w:lang w:val="en-US" w:bidi="en-US"/>
        </w:rPr>
        <w:t>pun</w:t>
      </w:r>
      <w:r w:rsidRPr="00191AC0">
        <w:rPr>
          <w:rFonts w:ascii="Times New Roman" w:hAnsi="Times New Roman" w:cs="Times New Roman"/>
          <w:sz w:val="24"/>
          <w:szCs w:val="24"/>
          <w:lang w:val="en-US" w:bidi="en-US"/>
        </w:rPr>
        <w:t xml:space="preserve"> minor</w:t>
      </w:r>
      <w:r w:rsidR="00422FC7">
        <w:rPr>
          <w:rFonts w:ascii="Times New Roman" w:hAnsi="Times New Roman" w:cs="Times New Roman"/>
          <w:sz w:val="24"/>
          <w:szCs w:val="24"/>
          <w:lang w:val="id-ID" w:bidi="en-US"/>
        </w:rPr>
        <w:t>.</w:t>
      </w:r>
      <w:r w:rsidR="00D11681" w:rsidRPr="00191AC0">
        <w:rPr>
          <w:rFonts w:ascii="Times New Roman" w:hAnsi="Times New Roman" w:cs="Times New Roman"/>
          <w:sz w:val="24"/>
          <w:szCs w:val="24"/>
          <w:lang w:val="en-US" w:bidi="en-US"/>
        </w:rPr>
        <w:t xml:space="preserve"> </w:t>
      </w:r>
      <w:r w:rsidR="00422FC7">
        <w:rPr>
          <w:rFonts w:ascii="Times New Roman" w:hAnsi="Times New Roman" w:cs="Times New Roman"/>
          <w:sz w:val="24"/>
          <w:szCs w:val="24"/>
          <w:lang w:val="id-ID" w:bidi="en-US"/>
        </w:rPr>
        <w:t>Sastra siber ini juga</w:t>
      </w:r>
      <w:r w:rsidR="00D11681" w:rsidRPr="00191AC0">
        <w:rPr>
          <w:rFonts w:ascii="Times New Roman" w:hAnsi="Times New Roman" w:cs="Times New Roman"/>
          <w:sz w:val="24"/>
          <w:szCs w:val="24"/>
          <w:lang w:val="en-US" w:bidi="en-US"/>
        </w:rPr>
        <w:t xml:space="preserve"> tidak </w:t>
      </w:r>
      <w:r w:rsidR="00422FC7">
        <w:rPr>
          <w:rFonts w:ascii="Times New Roman" w:hAnsi="Times New Roman" w:cs="Times New Roman"/>
          <w:sz w:val="24"/>
          <w:szCs w:val="24"/>
          <w:lang w:val="id-ID" w:bidi="en-US"/>
        </w:rPr>
        <w:t xml:space="preserve">melalui </w:t>
      </w:r>
      <w:r w:rsidR="00D11681" w:rsidRPr="00191AC0">
        <w:rPr>
          <w:rFonts w:ascii="Times New Roman" w:hAnsi="Times New Roman" w:cs="Times New Roman"/>
          <w:sz w:val="24"/>
          <w:szCs w:val="24"/>
          <w:lang w:val="en-US" w:bidi="en-US"/>
        </w:rPr>
        <w:t xml:space="preserve">proses seleksi sehingga dapat dengan mudah diterbitkan di berbagai media </w:t>
      </w:r>
      <w:r w:rsidR="00422FC7">
        <w:rPr>
          <w:rFonts w:ascii="Times New Roman" w:hAnsi="Times New Roman" w:cs="Times New Roman"/>
          <w:sz w:val="24"/>
          <w:szCs w:val="24"/>
          <w:lang w:val="en-US" w:bidi="en-US"/>
        </w:rPr>
        <w:t>so</w:t>
      </w:r>
      <w:r w:rsidR="00422FC7">
        <w:rPr>
          <w:rFonts w:ascii="Times New Roman" w:hAnsi="Times New Roman" w:cs="Times New Roman"/>
          <w:sz w:val="24"/>
          <w:szCs w:val="24"/>
          <w:lang w:val="id-ID" w:bidi="en-US"/>
        </w:rPr>
        <w:t>sial dan diakses oleh warganet</w:t>
      </w:r>
      <w:r w:rsidRPr="00191AC0">
        <w:rPr>
          <w:rFonts w:ascii="Times New Roman" w:hAnsi="Times New Roman" w:cs="Times New Roman"/>
          <w:sz w:val="24"/>
          <w:szCs w:val="24"/>
          <w:lang w:val="en-US" w:bidi="en-US"/>
        </w:rPr>
        <w:t xml:space="preserve">. </w:t>
      </w:r>
      <w:r w:rsidR="00D11681" w:rsidRPr="00191AC0">
        <w:rPr>
          <w:rFonts w:ascii="Times New Roman" w:hAnsi="Times New Roman" w:cs="Times New Roman"/>
          <w:sz w:val="24"/>
          <w:szCs w:val="24"/>
          <w:lang w:val="en-US" w:bidi="en-US"/>
        </w:rPr>
        <w:t xml:space="preserve">Salah satu media siber yang digunakan sebagai lahan menulis bagi pengarang untuk menuangkan ide dan gagasan, </w:t>
      </w:r>
      <w:proofErr w:type="gramStart"/>
      <w:r w:rsidR="00D11681" w:rsidRPr="00191AC0">
        <w:rPr>
          <w:rFonts w:ascii="Times New Roman" w:hAnsi="Times New Roman" w:cs="Times New Roman"/>
          <w:sz w:val="24"/>
          <w:szCs w:val="24"/>
          <w:lang w:val="en-US" w:bidi="en-US"/>
        </w:rPr>
        <w:t>yaitu  aplikasi</w:t>
      </w:r>
      <w:proofErr w:type="gramEnd"/>
      <w:r w:rsidR="00D11681" w:rsidRPr="00191AC0">
        <w:rPr>
          <w:rFonts w:ascii="Times New Roman" w:hAnsi="Times New Roman" w:cs="Times New Roman"/>
          <w:sz w:val="24"/>
          <w:szCs w:val="24"/>
          <w:lang w:val="en-US" w:bidi="en-US"/>
        </w:rPr>
        <w:t xml:space="preserve"> </w:t>
      </w:r>
      <w:r w:rsidR="00D11681" w:rsidRPr="00422FC7">
        <w:rPr>
          <w:rFonts w:ascii="Times New Roman" w:hAnsi="Times New Roman" w:cs="Times New Roman"/>
          <w:sz w:val="24"/>
          <w:szCs w:val="24"/>
          <w:lang w:val="en-US" w:bidi="en-US"/>
        </w:rPr>
        <w:t>Webtoon</w:t>
      </w:r>
      <w:r w:rsidR="00422FC7" w:rsidRPr="00422FC7">
        <w:rPr>
          <w:rFonts w:ascii="Times New Roman" w:hAnsi="Times New Roman" w:cs="Times New Roman"/>
          <w:sz w:val="24"/>
          <w:szCs w:val="24"/>
          <w:lang w:val="id-ID" w:bidi="en-US"/>
        </w:rPr>
        <w:t>,</w:t>
      </w:r>
      <w:r w:rsidR="00D11681" w:rsidRPr="00422FC7">
        <w:rPr>
          <w:rFonts w:ascii="Times New Roman" w:hAnsi="Times New Roman" w:cs="Times New Roman"/>
          <w:sz w:val="24"/>
          <w:szCs w:val="24"/>
          <w:lang w:val="en-US" w:bidi="en-US"/>
        </w:rPr>
        <w:t xml:space="preserve"> Wattpad, </w:t>
      </w:r>
      <w:r w:rsidR="00422FC7" w:rsidRPr="00422FC7">
        <w:rPr>
          <w:rFonts w:ascii="Times New Roman" w:hAnsi="Times New Roman" w:cs="Times New Roman"/>
          <w:sz w:val="24"/>
          <w:szCs w:val="24"/>
          <w:lang w:val="id-ID" w:bidi="en-US"/>
        </w:rPr>
        <w:t>F</w:t>
      </w:r>
      <w:r w:rsidR="00D11681" w:rsidRPr="00422FC7">
        <w:rPr>
          <w:rFonts w:ascii="Times New Roman" w:hAnsi="Times New Roman" w:cs="Times New Roman"/>
          <w:sz w:val="24"/>
          <w:szCs w:val="24"/>
          <w:lang w:val="en-US" w:bidi="en-US"/>
        </w:rPr>
        <w:t>acebook, Instagram</w:t>
      </w:r>
      <w:r w:rsidR="00D11681" w:rsidRPr="00191AC0">
        <w:rPr>
          <w:rFonts w:ascii="Times New Roman" w:hAnsi="Times New Roman" w:cs="Times New Roman"/>
          <w:sz w:val="24"/>
          <w:szCs w:val="24"/>
          <w:lang w:val="en-US" w:bidi="en-US"/>
        </w:rPr>
        <w:t xml:space="preserve"> dll. </w:t>
      </w:r>
      <w:r w:rsidRPr="00191AC0">
        <w:rPr>
          <w:rFonts w:ascii="Times New Roman" w:hAnsi="Times New Roman" w:cs="Times New Roman"/>
          <w:sz w:val="24"/>
          <w:szCs w:val="24"/>
          <w:lang w:val="en-US" w:bidi="en-US"/>
        </w:rPr>
        <w:t>Tentunya</w:t>
      </w:r>
      <w:r w:rsidR="00D11681" w:rsidRPr="00191AC0">
        <w:rPr>
          <w:rFonts w:ascii="Times New Roman" w:hAnsi="Times New Roman" w:cs="Times New Roman"/>
          <w:sz w:val="24"/>
          <w:szCs w:val="24"/>
          <w:lang w:val="en-US" w:bidi="en-US"/>
        </w:rPr>
        <w:t xml:space="preserve"> perkembangan</w:t>
      </w:r>
      <w:r w:rsidRPr="00191AC0">
        <w:rPr>
          <w:rFonts w:ascii="Times New Roman" w:hAnsi="Times New Roman" w:cs="Times New Roman"/>
          <w:sz w:val="24"/>
          <w:szCs w:val="24"/>
          <w:lang w:val="en-US" w:bidi="en-US"/>
        </w:rPr>
        <w:t xml:space="preserve"> </w:t>
      </w:r>
      <w:r w:rsidR="00D11681" w:rsidRPr="00191AC0">
        <w:rPr>
          <w:rFonts w:ascii="Times New Roman" w:hAnsi="Times New Roman" w:cs="Times New Roman"/>
          <w:sz w:val="24"/>
          <w:szCs w:val="24"/>
          <w:lang w:val="en-US" w:bidi="en-US"/>
        </w:rPr>
        <w:t xml:space="preserve">sastra siber </w:t>
      </w:r>
      <w:r w:rsidRPr="00191AC0">
        <w:rPr>
          <w:rFonts w:ascii="Times New Roman" w:hAnsi="Times New Roman" w:cs="Times New Roman"/>
          <w:sz w:val="24"/>
          <w:szCs w:val="24"/>
          <w:lang w:val="en-US" w:bidi="en-US"/>
        </w:rPr>
        <w:t xml:space="preserve">ini memiliki </w:t>
      </w:r>
      <w:r w:rsidR="00422FC7">
        <w:rPr>
          <w:rFonts w:ascii="Times New Roman" w:hAnsi="Times New Roman" w:cs="Times New Roman"/>
          <w:sz w:val="24"/>
          <w:szCs w:val="24"/>
          <w:lang w:val="id-ID" w:bidi="en-US"/>
        </w:rPr>
        <w:t>dampak</w:t>
      </w:r>
      <w:r w:rsidRPr="00191AC0">
        <w:rPr>
          <w:rFonts w:ascii="Times New Roman" w:hAnsi="Times New Roman" w:cs="Times New Roman"/>
          <w:sz w:val="24"/>
          <w:szCs w:val="24"/>
          <w:lang w:val="en-US" w:bidi="en-US"/>
        </w:rPr>
        <w:t xml:space="preserve"> positif dan</w:t>
      </w:r>
      <w:r w:rsidR="00422FC7">
        <w:rPr>
          <w:rFonts w:ascii="Times New Roman" w:hAnsi="Times New Roman" w:cs="Times New Roman"/>
          <w:sz w:val="24"/>
          <w:szCs w:val="24"/>
          <w:lang w:val="id-ID" w:bidi="en-US"/>
        </w:rPr>
        <w:t xml:space="preserve"> </w:t>
      </w:r>
      <w:r w:rsidRPr="00191AC0">
        <w:rPr>
          <w:rFonts w:ascii="Times New Roman" w:hAnsi="Times New Roman" w:cs="Times New Roman"/>
          <w:sz w:val="24"/>
          <w:szCs w:val="24"/>
          <w:lang w:val="en-US" w:bidi="en-US"/>
        </w:rPr>
        <w:t>negati</w:t>
      </w:r>
      <w:r w:rsidR="005C687B" w:rsidRPr="00191AC0">
        <w:rPr>
          <w:rFonts w:ascii="Times New Roman" w:hAnsi="Times New Roman" w:cs="Times New Roman"/>
          <w:sz w:val="24"/>
          <w:szCs w:val="24"/>
          <w:lang w:val="en-US" w:bidi="en-US"/>
        </w:rPr>
        <w:t>f</w:t>
      </w:r>
      <w:r w:rsidR="009C41E5" w:rsidRPr="00191AC0">
        <w:rPr>
          <w:rFonts w:ascii="Times New Roman" w:hAnsi="Times New Roman" w:cs="Times New Roman"/>
          <w:sz w:val="24"/>
          <w:szCs w:val="24"/>
          <w:lang w:val="en-US" w:bidi="en-US"/>
        </w:rPr>
        <w:t>.</w:t>
      </w:r>
      <w:r w:rsidR="009C41E5" w:rsidRPr="00191AC0">
        <w:rPr>
          <w:rFonts w:ascii="Times New Roman" w:hAnsi="Times New Roman" w:cs="Times New Roman"/>
          <w:sz w:val="24"/>
          <w:szCs w:val="24"/>
        </w:rPr>
        <w:t xml:space="preserve"> </w:t>
      </w:r>
      <w:r w:rsidR="008C437C" w:rsidRPr="00191AC0">
        <w:rPr>
          <w:rFonts w:ascii="Times New Roman" w:hAnsi="Times New Roman" w:cs="Times New Roman"/>
          <w:sz w:val="24"/>
          <w:szCs w:val="24"/>
          <w:lang w:val="en-US" w:bidi="en-US"/>
        </w:rPr>
        <w:t>Perkembangan</w:t>
      </w:r>
      <w:r w:rsidR="009C41E5" w:rsidRPr="00191AC0">
        <w:rPr>
          <w:rFonts w:ascii="Times New Roman" w:hAnsi="Times New Roman" w:cs="Times New Roman"/>
          <w:sz w:val="24"/>
          <w:szCs w:val="24"/>
          <w:lang w:val="en-US" w:bidi="en-US"/>
        </w:rPr>
        <w:t xml:space="preserve"> sastra siber di Indonesia</w:t>
      </w:r>
      <w:r w:rsidR="008C437C" w:rsidRPr="00191AC0">
        <w:rPr>
          <w:rFonts w:ascii="Times New Roman" w:hAnsi="Times New Roman" w:cs="Times New Roman"/>
          <w:sz w:val="24"/>
          <w:szCs w:val="24"/>
          <w:lang w:val="en-US" w:bidi="en-US"/>
        </w:rPr>
        <w:t xml:space="preserve"> yang makin meningkat</w:t>
      </w:r>
      <w:r w:rsidR="009C41E5" w:rsidRPr="00191AC0">
        <w:rPr>
          <w:rFonts w:ascii="Times New Roman" w:hAnsi="Times New Roman" w:cs="Times New Roman"/>
          <w:sz w:val="24"/>
          <w:szCs w:val="24"/>
          <w:lang w:val="en-US" w:bidi="en-US"/>
        </w:rPr>
        <w:t xml:space="preserve"> ditanggapi dengan beragam pendapat. </w:t>
      </w:r>
      <w:r w:rsidR="008C437C" w:rsidRPr="00191AC0">
        <w:rPr>
          <w:rFonts w:ascii="Times New Roman" w:hAnsi="Times New Roman" w:cs="Times New Roman"/>
          <w:sz w:val="24"/>
          <w:szCs w:val="24"/>
          <w:lang w:val="en-US" w:bidi="en-US"/>
        </w:rPr>
        <w:t>S</w:t>
      </w:r>
      <w:r w:rsidR="009C41E5" w:rsidRPr="00191AC0">
        <w:rPr>
          <w:rFonts w:ascii="Times New Roman" w:hAnsi="Times New Roman" w:cs="Times New Roman"/>
          <w:sz w:val="24"/>
          <w:szCs w:val="24"/>
          <w:lang w:val="en-US" w:bidi="en-US"/>
        </w:rPr>
        <w:t xml:space="preserve">ebagian pihak mengapresiasi secara positif dan ada juga yang </w:t>
      </w:r>
      <w:r w:rsidR="008C437C" w:rsidRPr="00191AC0">
        <w:rPr>
          <w:rFonts w:ascii="Times New Roman" w:hAnsi="Times New Roman" w:cs="Times New Roman"/>
          <w:sz w:val="24"/>
          <w:szCs w:val="24"/>
          <w:lang w:val="en-US" w:bidi="en-US"/>
        </w:rPr>
        <w:t xml:space="preserve">menanggapi </w:t>
      </w:r>
      <w:r w:rsidR="009C41E5" w:rsidRPr="00191AC0">
        <w:rPr>
          <w:rFonts w:ascii="Times New Roman" w:hAnsi="Times New Roman" w:cs="Times New Roman"/>
          <w:sz w:val="24"/>
          <w:szCs w:val="24"/>
          <w:lang w:val="en-US" w:bidi="en-US"/>
        </w:rPr>
        <w:t xml:space="preserve">secara negatif (Rejo, 2014). Jika dilihat dari perspektif </w:t>
      </w:r>
      <w:r w:rsidRPr="00191AC0">
        <w:rPr>
          <w:rFonts w:ascii="Times New Roman" w:hAnsi="Times New Roman" w:cs="Times New Roman"/>
          <w:sz w:val="24"/>
          <w:szCs w:val="24"/>
          <w:lang w:val="en-US" w:bidi="en-US"/>
        </w:rPr>
        <w:t xml:space="preserve">penulis ataupun </w:t>
      </w:r>
      <w:r w:rsidR="009C41E5" w:rsidRPr="00191AC0">
        <w:rPr>
          <w:rFonts w:ascii="Times New Roman" w:hAnsi="Times New Roman" w:cs="Times New Roman"/>
          <w:sz w:val="24"/>
          <w:szCs w:val="24"/>
          <w:lang w:val="en-US" w:bidi="en-US"/>
        </w:rPr>
        <w:t>dari sisi</w:t>
      </w:r>
      <w:r w:rsidRPr="00191AC0">
        <w:rPr>
          <w:rFonts w:ascii="Times New Roman" w:hAnsi="Times New Roman" w:cs="Times New Roman"/>
          <w:sz w:val="24"/>
          <w:szCs w:val="24"/>
          <w:lang w:val="en-US" w:bidi="en-US"/>
        </w:rPr>
        <w:t xml:space="preserve"> pembaca, </w:t>
      </w:r>
      <w:r w:rsidR="009C41E5" w:rsidRPr="00191AC0">
        <w:rPr>
          <w:rFonts w:ascii="Times New Roman" w:hAnsi="Times New Roman" w:cs="Times New Roman"/>
          <w:sz w:val="24"/>
          <w:szCs w:val="24"/>
          <w:lang w:val="en-US" w:bidi="en-US"/>
        </w:rPr>
        <w:t xml:space="preserve">sastra siber ini </w:t>
      </w:r>
      <w:r w:rsidRPr="00191AC0">
        <w:rPr>
          <w:rFonts w:ascii="Times New Roman" w:hAnsi="Times New Roman" w:cs="Times New Roman"/>
          <w:sz w:val="24"/>
          <w:szCs w:val="24"/>
          <w:lang w:val="en-US" w:bidi="en-US"/>
        </w:rPr>
        <w:t xml:space="preserve">seperti </w:t>
      </w:r>
      <w:r w:rsidR="009C41E5" w:rsidRPr="00191AC0">
        <w:rPr>
          <w:rFonts w:ascii="Times New Roman" w:hAnsi="Times New Roman" w:cs="Times New Roman"/>
          <w:sz w:val="24"/>
          <w:szCs w:val="24"/>
          <w:lang w:val="en-US" w:bidi="en-US"/>
        </w:rPr>
        <w:t>memudahkan proses</w:t>
      </w:r>
      <w:r w:rsidRPr="00191AC0">
        <w:rPr>
          <w:rFonts w:ascii="Times New Roman" w:hAnsi="Times New Roman" w:cs="Times New Roman"/>
          <w:sz w:val="24"/>
          <w:szCs w:val="24"/>
          <w:lang w:val="en-US" w:bidi="en-US"/>
        </w:rPr>
        <w:t xml:space="preserve"> penyebaran karya sastra </w:t>
      </w:r>
      <w:r w:rsidR="009C41E5" w:rsidRPr="00191AC0">
        <w:rPr>
          <w:rFonts w:ascii="Times New Roman" w:hAnsi="Times New Roman" w:cs="Times New Roman"/>
          <w:sz w:val="24"/>
          <w:szCs w:val="24"/>
          <w:lang w:val="en-US" w:bidi="en-US"/>
        </w:rPr>
        <w:t>bahkan karya sastra dengan mudah dan cepat dapat</w:t>
      </w:r>
      <w:r w:rsidRPr="00191AC0">
        <w:rPr>
          <w:rFonts w:ascii="Times New Roman" w:hAnsi="Times New Roman" w:cs="Times New Roman"/>
          <w:sz w:val="24"/>
          <w:szCs w:val="24"/>
          <w:lang w:val="en-US" w:bidi="en-US"/>
        </w:rPr>
        <w:t xml:space="preserve"> menempuh sampai seluruh dunia manapun asal terkoneksi dengan internet.</w:t>
      </w:r>
      <w:r w:rsidR="00880737" w:rsidRPr="00191AC0">
        <w:rPr>
          <w:rFonts w:ascii="Times New Roman" w:hAnsi="Times New Roman" w:cs="Times New Roman"/>
          <w:sz w:val="24"/>
          <w:szCs w:val="24"/>
          <w:lang w:val="en-US" w:bidi="en-US"/>
        </w:rPr>
        <w:t xml:space="preserve"> </w:t>
      </w:r>
      <w:r w:rsidR="009C41E5" w:rsidRPr="00191AC0">
        <w:rPr>
          <w:rFonts w:ascii="Times New Roman" w:hAnsi="Times New Roman" w:cs="Times New Roman"/>
          <w:sz w:val="24"/>
          <w:szCs w:val="24"/>
        </w:rPr>
        <w:t>N</w:t>
      </w:r>
      <w:r w:rsidR="00880737" w:rsidRPr="00191AC0">
        <w:rPr>
          <w:rFonts w:ascii="Times New Roman" w:hAnsi="Times New Roman" w:cs="Times New Roman"/>
          <w:sz w:val="24"/>
          <w:szCs w:val="24"/>
        </w:rPr>
        <w:t>amun hal tersebut menjadikan ruang batas teks karya sastra menjadi bias karena sulit sekali dicari permulaanya.</w:t>
      </w:r>
      <w:r w:rsidR="00872349" w:rsidRPr="00191AC0">
        <w:rPr>
          <w:rFonts w:ascii="Times New Roman" w:hAnsi="Times New Roman" w:cs="Times New Roman"/>
          <w:sz w:val="24"/>
          <w:szCs w:val="24"/>
        </w:rPr>
        <w:t xml:space="preserve"> </w:t>
      </w:r>
    </w:p>
    <w:p w14:paraId="603288C0" w14:textId="65C17B97" w:rsidR="00F10B2C" w:rsidRDefault="00F10B2C" w:rsidP="00D50A96">
      <w:pPr>
        <w:pStyle w:val="NoSpacing"/>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Dampak negatif dari adanya sastra siber ini adalah kurangnya filterisasi. Karya sastra yang berkualitas dan tidak berkualitas saling timpa</w:t>
      </w:r>
      <w:r w:rsidR="00D50A96">
        <w:rPr>
          <w:rFonts w:ascii="Times New Roman" w:hAnsi="Times New Roman" w:cs="Times New Roman"/>
          <w:sz w:val="24"/>
          <w:szCs w:val="24"/>
          <w:lang w:val="id-ID"/>
        </w:rPr>
        <w:t>-</w:t>
      </w:r>
      <w:r>
        <w:rPr>
          <w:rFonts w:ascii="Times New Roman" w:hAnsi="Times New Roman" w:cs="Times New Roman"/>
          <w:sz w:val="24"/>
          <w:szCs w:val="24"/>
          <w:lang w:val="id-ID"/>
        </w:rPr>
        <w:t>menimpa</w:t>
      </w:r>
      <w:r w:rsidR="00D50A96">
        <w:rPr>
          <w:rFonts w:ascii="Times New Roman" w:hAnsi="Times New Roman" w:cs="Times New Roman"/>
          <w:sz w:val="24"/>
          <w:szCs w:val="24"/>
          <w:lang w:val="id-ID"/>
        </w:rPr>
        <w:t xml:space="preserve">. Ukuran dan standar karya menjadi absurd, samar, bahkan hilang. Terlebih banyaknya penulis yang mendeklarasikan diri menjadi seorang sastrawan. </w:t>
      </w:r>
      <w:r>
        <w:rPr>
          <w:rFonts w:ascii="Times New Roman" w:hAnsi="Times New Roman" w:cs="Times New Roman"/>
          <w:sz w:val="24"/>
          <w:szCs w:val="24"/>
          <w:lang w:val="id-ID"/>
        </w:rPr>
        <w:t>K</w:t>
      </w:r>
      <w:r w:rsidRPr="00F10B2C">
        <w:rPr>
          <w:rFonts w:ascii="Times New Roman" w:hAnsi="Times New Roman" w:cs="Times New Roman"/>
          <w:sz w:val="24"/>
          <w:szCs w:val="24"/>
          <w:lang w:val="id-ID"/>
        </w:rPr>
        <w:t xml:space="preserve">urang ketatnya penyaringan karya </w:t>
      </w:r>
      <w:r w:rsidR="00D50A96">
        <w:rPr>
          <w:rFonts w:ascii="Times New Roman" w:hAnsi="Times New Roman" w:cs="Times New Roman"/>
          <w:sz w:val="24"/>
          <w:szCs w:val="24"/>
          <w:lang w:val="id-ID"/>
        </w:rPr>
        <w:t xml:space="preserve">juga </w:t>
      </w:r>
      <w:r>
        <w:rPr>
          <w:rFonts w:ascii="Times New Roman" w:hAnsi="Times New Roman" w:cs="Times New Roman"/>
          <w:sz w:val="24"/>
          <w:szCs w:val="24"/>
          <w:lang w:val="id-ID"/>
        </w:rPr>
        <w:t xml:space="preserve">membuat </w:t>
      </w:r>
      <w:r w:rsidRPr="00F10B2C">
        <w:rPr>
          <w:rFonts w:ascii="Times New Roman" w:hAnsi="Times New Roman" w:cs="Times New Roman"/>
          <w:sz w:val="24"/>
          <w:szCs w:val="24"/>
          <w:lang w:val="id-ID"/>
        </w:rPr>
        <w:t xml:space="preserve">karya sastra yang mengandung unsur kekerasan </w:t>
      </w:r>
      <w:r>
        <w:rPr>
          <w:rFonts w:ascii="Times New Roman" w:hAnsi="Times New Roman" w:cs="Times New Roman"/>
          <w:sz w:val="24"/>
          <w:szCs w:val="24"/>
          <w:lang w:val="id-ID"/>
        </w:rPr>
        <w:t>atau pornografi mudah</w:t>
      </w:r>
      <w:r w:rsidRPr="00F10B2C">
        <w:rPr>
          <w:rFonts w:ascii="Times New Roman" w:hAnsi="Times New Roman" w:cs="Times New Roman"/>
          <w:sz w:val="24"/>
          <w:szCs w:val="24"/>
          <w:lang w:val="id-ID"/>
        </w:rPr>
        <w:t xml:space="preserve"> dibaca dan diakses oleh pembaca yang belum berumur </w:t>
      </w:r>
      <w:r w:rsidR="00D50A96">
        <w:rPr>
          <w:rFonts w:ascii="Times New Roman" w:hAnsi="Times New Roman" w:cs="Times New Roman"/>
          <w:sz w:val="24"/>
          <w:szCs w:val="24"/>
          <w:lang w:val="id-ID"/>
        </w:rPr>
        <w:t>17 tahun ke atas</w:t>
      </w:r>
      <w:r w:rsidRPr="00F10B2C">
        <w:rPr>
          <w:rFonts w:ascii="Times New Roman" w:hAnsi="Times New Roman" w:cs="Times New Roman"/>
          <w:sz w:val="24"/>
          <w:szCs w:val="24"/>
          <w:lang w:val="id-ID"/>
        </w:rPr>
        <w:t xml:space="preserve">. </w:t>
      </w:r>
      <w:r w:rsidRPr="00191AC0">
        <w:rPr>
          <w:rFonts w:ascii="Times New Roman" w:hAnsi="Times New Roman" w:cs="Times New Roman"/>
          <w:sz w:val="24"/>
          <w:szCs w:val="24"/>
        </w:rPr>
        <w:t xml:space="preserve">Selain itu, lebih banyak lagi polemik bermunculan yang diakibatkan dari meningkatnya sastra siber ini, ada yang menyebut sastra siber merupakan “tong sampah”. Penamaan tong sampah dinilai bukan tanpa alasan, Ahmadun Yosi Herfanda </w:t>
      </w:r>
      <w:r w:rsidRPr="00191AC0">
        <w:rPr>
          <w:rFonts w:ascii="Times New Roman" w:hAnsi="Times New Roman" w:cs="Times New Roman"/>
          <w:sz w:val="24"/>
          <w:szCs w:val="24"/>
        </w:rPr>
        <w:lastRenderedPageBreak/>
        <w:t>yang merupakan seorang redaktur Koran Republika menulis sebuah artikel yang berjudul “Puisi Cyber, Genre atau Tong Sampah” dalam penelitiannya dijelaskan bahwa sastra siber merupakan karya sastra yang tidak lolos di percetakan (Situmorang, 2001).</w:t>
      </w:r>
    </w:p>
    <w:p w14:paraId="3FBD36C9" w14:textId="2B685EE4" w:rsidR="00880737" w:rsidRPr="00191AC0" w:rsidRDefault="00F10B2C" w:rsidP="00191AC0">
      <w:pPr>
        <w:pStyle w:val="NoSpacing"/>
        <w:spacing w:line="360" w:lineRule="auto"/>
        <w:ind w:firstLine="720"/>
        <w:jc w:val="both"/>
        <w:rPr>
          <w:rFonts w:ascii="Times New Roman" w:hAnsi="Times New Roman" w:cs="Times New Roman"/>
          <w:sz w:val="24"/>
          <w:szCs w:val="24"/>
        </w:rPr>
      </w:pPr>
      <w:r w:rsidRPr="00191AC0">
        <w:rPr>
          <w:rFonts w:ascii="Times New Roman" w:hAnsi="Times New Roman" w:cs="Times New Roman"/>
          <w:sz w:val="24"/>
          <w:szCs w:val="24"/>
        </w:rPr>
        <w:t xml:space="preserve">Namun, di balik sisi </w:t>
      </w:r>
      <w:r>
        <w:rPr>
          <w:rFonts w:ascii="Times New Roman" w:hAnsi="Times New Roman" w:cs="Times New Roman"/>
          <w:sz w:val="24"/>
          <w:szCs w:val="24"/>
          <w:lang w:val="id-ID"/>
        </w:rPr>
        <w:t>negatif</w:t>
      </w:r>
      <w:r w:rsidRPr="00191AC0">
        <w:rPr>
          <w:rFonts w:ascii="Times New Roman" w:hAnsi="Times New Roman" w:cs="Times New Roman"/>
          <w:sz w:val="24"/>
          <w:szCs w:val="24"/>
        </w:rPr>
        <w:t xml:space="preserve"> tentu saja </w:t>
      </w:r>
      <w:r>
        <w:rPr>
          <w:rFonts w:ascii="Times New Roman" w:hAnsi="Times New Roman" w:cs="Times New Roman"/>
          <w:sz w:val="24"/>
          <w:szCs w:val="24"/>
          <w:lang w:val="id-ID"/>
        </w:rPr>
        <w:t>lebih banyak sisi positif</w:t>
      </w:r>
      <w:r w:rsidRPr="00191AC0">
        <w:rPr>
          <w:rFonts w:ascii="Times New Roman" w:hAnsi="Times New Roman" w:cs="Times New Roman"/>
          <w:sz w:val="24"/>
          <w:szCs w:val="24"/>
        </w:rPr>
        <w:t xml:space="preserve"> mengenai sastra siber</w:t>
      </w:r>
      <w:r>
        <w:rPr>
          <w:rFonts w:ascii="Times New Roman" w:hAnsi="Times New Roman" w:cs="Times New Roman"/>
          <w:sz w:val="24"/>
          <w:szCs w:val="24"/>
          <w:lang w:val="id-ID"/>
        </w:rPr>
        <w:t xml:space="preserve">. </w:t>
      </w:r>
      <w:r w:rsidR="00872349" w:rsidRPr="00F10B2C">
        <w:rPr>
          <w:rFonts w:ascii="Times New Roman" w:hAnsi="Times New Roman" w:cs="Times New Roman"/>
          <w:sz w:val="24"/>
          <w:szCs w:val="24"/>
          <w:lang w:val="id-ID"/>
        </w:rPr>
        <w:t xml:space="preserve">Dampak positif sastra siber yang dirasakan manfaatnya oleh pembaca, yaitu pembaca dapat mengakses dan membaca karya sastra lebih mudah </w:t>
      </w:r>
      <w:r w:rsidR="009C41E5" w:rsidRPr="00F10B2C">
        <w:rPr>
          <w:rFonts w:ascii="Times New Roman" w:hAnsi="Times New Roman" w:cs="Times New Roman"/>
          <w:sz w:val="24"/>
          <w:szCs w:val="24"/>
          <w:lang w:val="id-ID"/>
        </w:rPr>
        <w:t>serta</w:t>
      </w:r>
      <w:r w:rsidR="00872349" w:rsidRPr="00F10B2C">
        <w:rPr>
          <w:rFonts w:ascii="Times New Roman" w:hAnsi="Times New Roman" w:cs="Times New Roman"/>
          <w:sz w:val="24"/>
          <w:szCs w:val="24"/>
          <w:lang w:val="id-ID"/>
        </w:rPr>
        <w:t xml:space="preserve"> cepat dengan hanya </w:t>
      </w:r>
      <w:r w:rsidR="00422FC7">
        <w:rPr>
          <w:rFonts w:ascii="Times New Roman" w:hAnsi="Times New Roman" w:cs="Times New Roman"/>
          <w:sz w:val="24"/>
          <w:szCs w:val="24"/>
          <w:lang w:val="id-ID"/>
        </w:rPr>
        <w:t xml:space="preserve">bantuan </w:t>
      </w:r>
      <w:r w:rsidR="00872349" w:rsidRPr="00F10B2C">
        <w:rPr>
          <w:rFonts w:ascii="Times New Roman" w:hAnsi="Times New Roman" w:cs="Times New Roman"/>
          <w:sz w:val="24"/>
          <w:szCs w:val="24"/>
          <w:lang w:val="id-ID"/>
        </w:rPr>
        <w:t xml:space="preserve">internet </w:t>
      </w:r>
      <w:r w:rsidR="00422FC7">
        <w:rPr>
          <w:rFonts w:ascii="Times New Roman" w:hAnsi="Times New Roman" w:cs="Times New Roman"/>
          <w:sz w:val="24"/>
          <w:szCs w:val="24"/>
          <w:lang w:val="id-ID"/>
        </w:rPr>
        <w:t>dan</w:t>
      </w:r>
      <w:r w:rsidR="00872349" w:rsidRPr="00F10B2C">
        <w:rPr>
          <w:rFonts w:ascii="Times New Roman" w:hAnsi="Times New Roman" w:cs="Times New Roman"/>
          <w:sz w:val="24"/>
          <w:szCs w:val="24"/>
          <w:lang w:val="id-ID"/>
        </w:rPr>
        <w:t xml:space="preserve"> gawai</w:t>
      </w:r>
      <w:r>
        <w:rPr>
          <w:rFonts w:ascii="Times New Roman" w:hAnsi="Times New Roman" w:cs="Times New Roman"/>
          <w:sz w:val="24"/>
          <w:szCs w:val="24"/>
          <w:lang w:val="id-ID"/>
        </w:rPr>
        <w:t>,</w:t>
      </w:r>
      <w:r w:rsidR="00872349" w:rsidRPr="00F10B2C">
        <w:rPr>
          <w:rFonts w:ascii="Times New Roman" w:hAnsi="Times New Roman" w:cs="Times New Roman"/>
          <w:sz w:val="24"/>
          <w:szCs w:val="24"/>
          <w:lang w:val="id-ID"/>
        </w:rPr>
        <w:t xml:space="preserve"> </w:t>
      </w:r>
      <w:r>
        <w:rPr>
          <w:rFonts w:ascii="Times New Roman" w:hAnsi="Times New Roman" w:cs="Times New Roman"/>
          <w:sz w:val="24"/>
          <w:szCs w:val="24"/>
          <w:lang w:val="id-ID"/>
        </w:rPr>
        <w:t>B</w:t>
      </w:r>
      <w:r w:rsidR="00872349" w:rsidRPr="00F10B2C">
        <w:rPr>
          <w:rFonts w:ascii="Times New Roman" w:hAnsi="Times New Roman" w:cs="Times New Roman"/>
          <w:sz w:val="24"/>
          <w:szCs w:val="24"/>
          <w:lang w:val="id-ID"/>
        </w:rPr>
        <w:t>ahkan beberapa karya sastra yang dipublikasikan mela</w:t>
      </w:r>
      <w:r>
        <w:rPr>
          <w:rFonts w:ascii="Times New Roman" w:hAnsi="Times New Roman" w:cs="Times New Roman"/>
          <w:sz w:val="24"/>
          <w:szCs w:val="24"/>
          <w:lang w:val="id-ID"/>
        </w:rPr>
        <w:t>l</w:t>
      </w:r>
      <w:r w:rsidR="00872349" w:rsidRPr="00F10B2C">
        <w:rPr>
          <w:rFonts w:ascii="Times New Roman" w:hAnsi="Times New Roman" w:cs="Times New Roman"/>
          <w:sz w:val="24"/>
          <w:szCs w:val="24"/>
          <w:lang w:val="id-ID"/>
        </w:rPr>
        <w:t>ui sastra siber ini sukses mengikat hati pembaca</w:t>
      </w:r>
      <w:r>
        <w:rPr>
          <w:rFonts w:ascii="Times New Roman" w:hAnsi="Times New Roman" w:cs="Times New Roman"/>
          <w:sz w:val="24"/>
          <w:szCs w:val="24"/>
          <w:lang w:val="id-ID"/>
        </w:rPr>
        <w:t xml:space="preserve"> dengan jumlah pembaca yang sangat banyak dan respon yang besar</w:t>
      </w:r>
      <w:r w:rsidR="00872349" w:rsidRPr="00F10B2C">
        <w:rPr>
          <w:rFonts w:ascii="Times New Roman" w:hAnsi="Times New Roman" w:cs="Times New Roman"/>
          <w:sz w:val="24"/>
          <w:szCs w:val="24"/>
          <w:lang w:val="id-ID"/>
        </w:rPr>
        <w:t xml:space="preserve">. </w:t>
      </w:r>
      <w:r w:rsidR="00872349" w:rsidRPr="00191AC0">
        <w:rPr>
          <w:rFonts w:ascii="Times New Roman" w:hAnsi="Times New Roman" w:cs="Times New Roman"/>
          <w:sz w:val="24"/>
          <w:szCs w:val="24"/>
        </w:rPr>
        <w:t>Dampak positif sastra siber bagi penulis</w:t>
      </w:r>
      <w:r w:rsidR="00772EAF" w:rsidRPr="00191AC0">
        <w:rPr>
          <w:rFonts w:ascii="Times New Roman" w:hAnsi="Times New Roman" w:cs="Times New Roman"/>
          <w:sz w:val="24"/>
          <w:szCs w:val="24"/>
        </w:rPr>
        <w:t>, yaitu</w:t>
      </w:r>
      <w:r w:rsidR="00872349" w:rsidRPr="00191AC0">
        <w:rPr>
          <w:rFonts w:ascii="Times New Roman" w:hAnsi="Times New Roman" w:cs="Times New Roman"/>
          <w:sz w:val="24"/>
          <w:szCs w:val="24"/>
        </w:rPr>
        <w:t xml:space="preserve"> penulis </w:t>
      </w:r>
      <w:r w:rsidR="00772EAF" w:rsidRPr="00191AC0">
        <w:rPr>
          <w:rFonts w:ascii="Times New Roman" w:hAnsi="Times New Roman" w:cs="Times New Roman"/>
          <w:sz w:val="24"/>
          <w:szCs w:val="24"/>
        </w:rPr>
        <w:t>dengan mudah mendapatkan pembaca yang menyukai karyanya</w:t>
      </w:r>
      <w:r w:rsidR="00872349" w:rsidRPr="00191AC0">
        <w:rPr>
          <w:rFonts w:ascii="Times New Roman" w:hAnsi="Times New Roman" w:cs="Times New Roman"/>
          <w:sz w:val="24"/>
          <w:szCs w:val="24"/>
        </w:rPr>
        <w:t xml:space="preserve"> </w:t>
      </w:r>
      <w:r w:rsidR="00772EAF" w:rsidRPr="00191AC0">
        <w:rPr>
          <w:rFonts w:ascii="Times New Roman" w:hAnsi="Times New Roman" w:cs="Times New Roman"/>
          <w:sz w:val="24"/>
          <w:szCs w:val="24"/>
        </w:rPr>
        <w:t xml:space="preserve">sehingga </w:t>
      </w:r>
      <w:r w:rsidR="00872349" w:rsidRPr="00191AC0">
        <w:rPr>
          <w:rFonts w:ascii="Times New Roman" w:hAnsi="Times New Roman" w:cs="Times New Roman"/>
          <w:sz w:val="24"/>
          <w:szCs w:val="24"/>
        </w:rPr>
        <w:t xml:space="preserve">karya sastra tersebut berhasil menghasilkan uang yang tidak terduga bagi </w:t>
      </w:r>
      <w:r w:rsidR="00772EAF" w:rsidRPr="00191AC0">
        <w:rPr>
          <w:rFonts w:ascii="Times New Roman" w:hAnsi="Times New Roman" w:cs="Times New Roman"/>
          <w:sz w:val="24"/>
          <w:szCs w:val="24"/>
        </w:rPr>
        <w:t>penulis</w:t>
      </w:r>
      <w:r w:rsidR="009C41E5" w:rsidRPr="00191AC0">
        <w:rPr>
          <w:rFonts w:ascii="Times New Roman" w:hAnsi="Times New Roman" w:cs="Times New Roman"/>
          <w:sz w:val="24"/>
          <w:szCs w:val="24"/>
        </w:rPr>
        <w:t>.</w:t>
      </w:r>
      <w:r w:rsidR="00C30F42" w:rsidRPr="00191AC0">
        <w:rPr>
          <w:rFonts w:ascii="Times New Roman" w:hAnsi="Times New Roman" w:cs="Times New Roman"/>
          <w:sz w:val="24"/>
          <w:szCs w:val="24"/>
        </w:rPr>
        <w:t xml:space="preserve"> Siber sastra di Indonesia berkembang dengan pesat. Pemanfaatan internet dan gawai sangat menunjang keberadaan siber sastra. Kepraktisan serta jangkauan yang luas untuk mengunggah karya sastra di dunia siber memberikan kegairan bagi penulis dan pembaca (Sarmidi, 2017:134)</w:t>
      </w:r>
    </w:p>
    <w:p w14:paraId="1A05C9FB" w14:textId="77777777" w:rsidR="00E8565F" w:rsidRDefault="00D50A96" w:rsidP="00191AC0">
      <w:pPr>
        <w:pStyle w:val="NoSpacing"/>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dunia pendidikan, khususnya pada pembelajaran menulis teks sastra, keberadaan sastra siber memiliki kontribusi yang besar. Pembelajaran sastra memiliki tujuan agar pemelajar memiliki pengetahuan dan pengalaman bersastra. Melalui sastra siber, kegiatan apresiasi maupun ekspresi pengalaman bersastra menjadi lebih </w:t>
      </w:r>
      <w:r w:rsidR="007B68EC">
        <w:rPr>
          <w:rFonts w:ascii="Times New Roman" w:hAnsi="Times New Roman" w:cs="Times New Roman"/>
          <w:sz w:val="24"/>
          <w:szCs w:val="24"/>
          <w:lang w:val="id-ID"/>
        </w:rPr>
        <w:t>terbantu</w:t>
      </w:r>
      <w:r>
        <w:rPr>
          <w:rFonts w:ascii="Times New Roman" w:hAnsi="Times New Roman" w:cs="Times New Roman"/>
          <w:sz w:val="24"/>
          <w:szCs w:val="24"/>
          <w:lang w:val="id-ID"/>
        </w:rPr>
        <w:t xml:space="preserve">. Kemudahan jangkauan dan akses menjadi faktor pendukung utama sehingga sastra siber ini tidak bisa lagi dipandang sebelah mata. </w:t>
      </w:r>
      <w:r w:rsidR="007B68EC">
        <w:rPr>
          <w:rFonts w:ascii="Times New Roman" w:hAnsi="Times New Roman" w:cs="Times New Roman"/>
          <w:sz w:val="24"/>
          <w:szCs w:val="24"/>
          <w:lang w:val="id-ID"/>
        </w:rPr>
        <w:t>Aktivitas dan kreativitas dalam b</w:t>
      </w:r>
      <w:r w:rsidR="00EE03D6">
        <w:rPr>
          <w:rFonts w:ascii="Times New Roman" w:hAnsi="Times New Roman" w:cs="Times New Roman"/>
          <w:sz w:val="24"/>
          <w:szCs w:val="24"/>
          <w:lang w:val="id-ID"/>
        </w:rPr>
        <w:t xml:space="preserve">ersastra dengan bantuan teknologi siber menjawab tantangan arus modernisasi. Fenomena sastra siber ini sudah saatnya dimanfaatkan dalam pembelajaran menulis teks sastra, khususnya di perguruan tinggi. Kontribusi sastra siber bagi perkembangan sastra dan keberhasilan pembelajaran menulis teks sastra menciptakan peluang dan tantangan yang harus dihadapi di era digitalisasi seperti sekarang ini. Kontribusi sastra siber juga memberikan pemetaan baru bagi pengembangan pembelajaran sastra sebagai bagian dari pembelajaran kekinian. </w:t>
      </w:r>
    </w:p>
    <w:p w14:paraId="4A5E3E4B" w14:textId="0545C676" w:rsidR="00F10B2C" w:rsidRPr="0029459E" w:rsidRDefault="00954928" w:rsidP="00954928">
      <w:pPr>
        <w:pStyle w:val="NoSpacing"/>
        <w:spacing w:line="360" w:lineRule="auto"/>
        <w:ind w:firstLine="720"/>
        <w:jc w:val="both"/>
        <w:rPr>
          <w:rFonts w:asciiTheme="majorBidi" w:hAnsiTheme="majorBidi" w:cstheme="majorBidi"/>
          <w:sz w:val="24"/>
          <w:szCs w:val="24"/>
          <w:lang w:val="id-ID"/>
        </w:rPr>
      </w:pPr>
      <w:r w:rsidRPr="0029459E">
        <w:rPr>
          <w:rFonts w:asciiTheme="majorBidi" w:hAnsiTheme="majorBidi" w:cstheme="majorBidi"/>
          <w:sz w:val="24"/>
          <w:szCs w:val="24"/>
          <w:lang w:val="id-ID"/>
        </w:rPr>
        <w:t xml:space="preserve">Penelitian tentang sastra siber dalam pembelajaran sastra sudah dilakukan oleh beberapa peneliti. Ibda  (2019) dalam penelitiannya </w:t>
      </w:r>
      <w:r w:rsidRPr="0029459E">
        <w:rPr>
          <w:rFonts w:asciiTheme="majorBidi" w:hAnsiTheme="majorBidi" w:cstheme="majorBidi"/>
          <w:sz w:val="24"/>
          <w:szCs w:val="24"/>
          <w:lang w:val="id-ID"/>
        </w:rPr>
        <w:t>Integrasi Sastra Siber dalam Pembelajaran Bahasa Indonesia SD/MI untuk</w:t>
      </w:r>
      <w:r w:rsidRPr="0029459E">
        <w:rPr>
          <w:rFonts w:asciiTheme="majorBidi" w:hAnsiTheme="majorBidi" w:cstheme="majorBidi"/>
          <w:sz w:val="24"/>
          <w:szCs w:val="24"/>
          <w:lang w:val="id-ID"/>
        </w:rPr>
        <w:t xml:space="preserve"> </w:t>
      </w:r>
      <w:r w:rsidRPr="0029459E">
        <w:rPr>
          <w:rFonts w:asciiTheme="majorBidi" w:hAnsiTheme="majorBidi" w:cstheme="majorBidi"/>
          <w:sz w:val="24"/>
          <w:szCs w:val="24"/>
          <w:lang w:val="id-ID"/>
        </w:rPr>
        <w:t>Menjawab Era Revolusi Industri 4.0 dan Society 5.0</w:t>
      </w:r>
      <w:r w:rsidRPr="0029459E">
        <w:rPr>
          <w:rFonts w:asciiTheme="majorBidi" w:hAnsiTheme="majorBidi" w:cstheme="majorBidi"/>
          <w:sz w:val="24"/>
          <w:szCs w:val="24"/>
          <w:lang w:val="id-ID"/>
        </w:rPr>
        <w:t xml:space="preserve"> mengemukakan bahwa pembelajaran harus diintegrasikan sesuai perkembangan zaman. </w:t>
      </w:r>
      <w:r w:rsidR="0029459E" w:rsidRPr="0029459E">
        <w:rPr>
          <w:rFonts w:asciiTheme="majorBidi" w:hAnsiTheme="majorBidi" w:cstheme="majorBidi"/>
          <w:sz w:val="24"/>
          <w:szCs w:val="24"/>
        </w:rPr>
        <w:t>Salah satunya dengan mengintegrasikan sastra siber ke dalam pembelajaran Bahasa Indonesia kelas IV, V, dan VI SD/MI. Integrasi ini difokuskan pada materi karya sastra puisi, cerpen, pantun, gurinda</w:t>
      </w:r>
      <w:r w:rsidR="0029459E">
        <w:rPr>
          <w:rFonts w:asciiTheme="majorBidi" w:hAnsiTheme="majorBidi" w:cstheme="majorBidi"/>
          <w:sz w:val="24"/>
          <w:szCs w:val="24"/>
          <w:lang w:val="id-ID"/>
        </w:rPr>
        <w:t>m</w:t>
      </w:r>
      <w:r w:rsidR="0029459E" w:rsidRPr="0029459E">
        <w:rPr>
          <w:rFonts w:asciiTheme="majorBidi" w:hAnsiTheme="majorBidi" w:cstheme="majorBidi"/>
          <w:sz w:val="24"/>
          <w:szCs w:val="24"/>
        </w:rPr>
        <w:t xml:space="preserve"> dan lainnya melalui pemanfaatan media siber dan media sosial. </w:t>
      </w:r>
      <w:r w:rsidR="0029459E">
        <w:rPr>
          <w:rFonts w:asciiTheme="majorBidi" w:hAnsiTheme="majorBidi" w:cstheme="majorBidi"/>
          <w:sz w:val="24"/>
          <w:szCs w:val="24"/>
          <w:lang w:val="id-ID"/>
        </w:rPr>
        <w:t xml:space="preserve">Raudhatul dan Wati (2021) dalam penelitiannya Kontribusi Media Siber terhadap keberadaan Sastra religi di media </w:t>
      </w:r>
      <w:r w:rsidR="0029459E">
        <w:rPr>
          <w:rFonts w:asciiTheme="majorBidi" w:hAnsiTheme="majorBidi" w:cstheme="majorBidi"/>
          <w:sz w:val="24"/>
          <w:szCs w:val="24"/>
          <w:lang w:val="id-ID"/>
        </w:rPr>
        <w:lastRenderedPageBreak/>
        <w:t xml:space="preserve">Sosial Instagram menemukan bahwa sastra siber memiliki </w:t>
      </w:r>
      <w:r w:rsidR="0029459E" w:rsidRPr="0029459E">
        <w:rPr>
          <w:rFonts w:asciiTheme="majorBidi" w:hAnsiTheme="majorBidi" w:cstheme="majorBidi"/>
          <w:sz w:val="24"/>
          <w:szCs w:val="24"/>
          <w:shd w:val="clear" w:color="auto" w:fill="FCFCFC"/>
          <w:lang w:val="id-ID"/>
        </w:rPr>
        <w:t>k</w:t>
      </w:r>
      <w:r w:rsidR="0029459E" w:rsidRPr="0029459E">
        <w:rPr>
          <w:rFonts w:asciiTheme="majorBidi" w:hAnsiTheme="majorBidi" w:cstheme="majorBidi"/>
          <w:sz w:val="24"/>
          <w:szCs w:val="24"/>
          <w:shd w:val="clear" w:color="auto" w:fill="FCFCFC"/>
        </w:rPr>
        <w:t>ontribusi menjadikan sastra religi sebagai salah satu genre sastra yang bisa dinikmati semua kalangan masyarakat, menyediakan tempat berdakwah tanpa batasan waktu dan tempat, menjadi tempat mencari keuntungan finansial, tetapi juga membawa dampak negatif seperti tidak adanya filter konten dan meningkatnya resiko plagiarisme</w:t>
      </w:r>
      <w:r w:rsidR="0029459E" w:rsidRPr="0029459E">
        <w:rPr>
          <w:rFonts w:asciiTheme="majorBidi" w:hAnsiTheme="majorBidi" w:cstheme="majorBidi"/>
          <w:sz w:val="24"/>
          <w:szCs w:val="24"/>
          <w:shd w:val="clear" w:color="auto" w:fill="FCFCFC"/>
          <w:lang w:val="id-ID"/>
        </w:rPr>
        <w:t>.</w:t>
      </w:r>
      <w:r w:rsidR="0029459E" w:rsidRPr="0029459E">
        <w:rPr>
          <w:rFonts w:ascii="Fira Sans" w:hAnsi="Fira Sans"/>
          <w:sz w:val="24"/>
          <w:szCs w:val="24"/>
          <w:shd w:val="clear" w:color="auto" w:fill="FCFCFC"/>
          <w:lang w:val="id-ID"/>
        </w:rPr>
        <w:t xml:space="preserve"> </w:t>
      </w:r>
      <w:r w:rsidR="0029459E" w:rsidRPr="0029459E">
        <w:rPr>
          <w:rFonts w:asciiTheme="majorBidi" w:hAnsiTheme="majorBidi" w:cstheme="majorBidi"/>
          <w:sz w:val="24"/>
          <w:szCs w:val="24"/>
          <w:shd w:val="clear" w:color="auto" w:fill="FCFCFC"/>
          <w:lang w:val="id-ID"/>
        </w:rPr>
        <w:t>Penelitian-penelitian tersebut mengkaji tentang</w:t>
      </w:r>
      <w:r w:rsidR="0029459E">
        <w:rPr>
          <w:rFonts w:asciiTheme="majorBidi" w:hAnsiTheme="majorBidi" w:cstheme="majorBidi"/>
          <w:sz w:val="24"/>
          <w:szCs w:val="24"/>
          <w:shd w:val="clear" w:color="auto" w:fill="FCFCFC"/>
          <w:lang w:val="id-ID"/>
        </w:rPr>
        <w:t xml:space="preserve"> sastra siber dan kontribusinya. Berdasarkan hasil telaah, belum ada penelitian yang mengkaji tentang kontribusi sastra siber dalam pembelajaran menulis teks sastra sehingga penelitian ini memiliki kebaruan dan novelty yang dapat memberikan dampak bagi perkembangan sastra siber dan perkembangan sastra. </w:t>
      </w:r>
      <w:r w:rsidR="0029459E">
        <w:rPr>
          <w:rFonts w:ascii="Fira Sans" w:hAnsi="Fira Sans"/>
          <w:sz w:val="24"/>
          <w:szCs w:val="24"/>
          <w:shd w:val="clear" w:color="auto" w:fill="FCFCFC"/>
          <w:lang w:val="id-ID"/>
        </w:rPr>
        <w:t xml:space="preserve"> </w:t>
      </w:r>
    </w:p>
    <w:p w14:paraId="3D29E213" w14:textId="63BBA1D4" w:rsidR="000631B6" w:rsidRPr="00EE03D6" w:rsidRDefault="00F30557" w:rsidP="000631B6">
      <w:pPr>
        <w:pStyle w:val="NoSpacing"/>
        <w:spacing w:line="360" w:lineRule="auto"/>
        <w:ind w:firstLine="720"/>
        <w:jc w:val="both"/>
        <w:rPr>
          <w:rFonts w:ascii="Times New Roman" w:hAnsi="Times New Roman" w:cs="Times New Roman"/>
          <w:sz w:val="24"/>
          <w:szCs w:val="24"/>
          <w:lang w:val="id-ID"/>
        </w:rPr>
      </w:pPr>
      <w:r w:rsidRPr="00D50A96">
        <w:rPr>
          <w:rFonts w:ascii="Times New Roman" w:hAnsi="Times New Roman" w:cs="Times New Roman"/>
          <w:sz w:val="24"/>
          <w:szCs w:val="24"/>
          <w:lang w:val="id-ID"/>
        </w:rPr>
        <w:t xml:space="preserve">Berdasarkan </w:t>
      </w:r>
      <w:r w:rsidR="00EE03D6">
        <w:rPr>
          <w:rFonts w:ascii="Times New Roman" w:hAnsi="Times New Roman" w:cs="Times New Roman"/>
          <w:sz w:val="24"/>
          <w:szCs w:val="24"/>
          <w:lang w:val="id-ID"/>
        </w:rPr>
        <w:t>paparan tersebut</w:t>
      </w:r>
      <w:r w:rsidRPr="00D50A96">
        <w:rPr>
          <w:rFonts w:ascii="Times New Roman" w:hAnsi="Times New Roman" w:cs="Times New Roman"/>
          <w:sz w:val="24"/>
          <w:szCs w:val="24"/>
          <w:lang w:val="id-ID"/>
        </w:rPr>
        <w:t xml:space="preserve">, </w:t>
      </w:r>
      <w:r w:rsidR="00EE03D6">
        <w:rPr>
          <w:rFonts w:ascii="Times New Roman" w:hAnsi="Times New Roman" w:cs="Times New Roman"/>
          <w:sz w:val="24"/>
          <w:szCs w:val="24"/>
          <w:lang w:val="id-ID"/>
        </w:rPr>
        <w:t>sangat penting dan perlu</w:t>
      </w:r>
      <w:r w:rsidRPr="00D50A96">
        <w:rPr>
          <w:rFonts w:ascii="Times New Roman" w:hAnsi="Times New Roman" w:cs="Times New Roman"/>
          <w:sz w:val="24"/>
          <w:szCs w:val="24"/>
          <w:lang w:val="id-ID"/>
        </w:rPr>
        <w:t xml:space="preserve"> dilakukan penelitian </w:t>
      </w:r>
      <w:r w:rsidR="00EE03D6">
        <w:rPr>
          <w:rFonts w:ascii="Times New Roman" w:hAnsi="Times New Roman" w:cs="Times New Roman"/>
          <w:sz w:val="24"/>
          <w:szCs w:val="24"/>
          <w:lang w:val="id-ID"/>
        </w:rPr>
        <w:t xml:space="preserve">untuk mengetahui </w:t>
      </w:r>
      <w:r w:rsidRPr="00D50A96">
        <w:rPr>
          <w:rFonts w:ascii="Times New Roman" w:hAnsi="Times New Roman" w:cs="Times New Roman"/>
          <w:sz w:val="24"/>
          <w:szCs w:val="24"/>
          <w:lang w:val="id-ID"/>
        </w:rPr>
        <w:t>tanggapan mahasiswa terhadap</w:t>
      </w:r>
      <w:r w:rsidR="00EE03D6">
        <w:rPr>
          <w:rFonts w:ascii="Times New Roman" w:hAnsi="Times New Roman" w:cs="Times New Roman"/>
          <w:sz w:val="24"/>
          <w:szCs w:val="24"/>
          <w:lang w:val="id-ID"/>
        </w:rPr>
        <w:t xml:space="preserve"> kontribusi</w:t>
      </w:r>
      <w:r w:rsidRPr="00D50A96">
        <w:rPr>
          <w:rFonts w:ascii="Times New Roman" w:hAnsi="Times New Roman" w:cs="Times New Roman"/>
          <w:sz w:val="24"/>
          <w:szCs w:val="24"/>
          <w:lang w:val="id-ID"/>
        </w:rPr>
        <w:t xml:space="preserve"> sastra siber</w:t>
      </w:r>
      <w:r w:rsidR="00EE03D6">
        <w:rPr>
          <w:rFonts w:ascii="Times New Roman" w:hAnsi="Times New Roman" w:cs="Times New Roman"/>
          <w:sz w:val="24"/>
          <w:szCs w:val="24"/>
          <w:lang w:val="id-ID"/>
        </w:rPr>
        <w:t>. P</w:t>
      </w:r>
      <w:r w:rsidRPr="00D50A96">
        <w:rPr>
          <w:rFonts w:ascii="Times New Roman" w:hAnsi="Times New Roman" w:cs="Times New Roman"/>
          <w:sz w:val="24"/>
          <w:szCs w:val="24"/>
          <w:lang w:val="id-ID"/>
        </w:rPr>
        <w:t xml:space="preserve">enelitian ini bertujuan untuk mengetahui sejauh mana mahasiswa memanfaatkan sastra siber dalam pembelajaran khususnya </w:t>
      </w:r>
      <w:r w:rsidR="00EE03D6">
        <w:rPr>
          <w:rFonts w:ascii="Times New Roman" w:hAnsi="Times New Roman" w:cs="Times New Roman"/>
          <w:sz w:val="24"/>
          <w:szCs w:val="24"/>
          <w:lang w:val="id-ID"/>
        </w:rPr>
        <w:t xml:space="preserve">pada kegiatan </w:t>
      </w:r>
      <w:r w:rsidRPr="00D50A96">
        <w:rPr>
          <w:rFonts w:ascii="Times New Roman" w:hAnsi="Times New Roman" w:cs="Times New Roman"/>
          <w:sz w:val="24"/>
          <w:szCs w:val="24"/>
          <w:lang w:val="id-ID"/>
        </w:rPr>
        <w:t>menulis teks sastra</w:t>
      </w:r>
      <w:r w:rsidR="00EE03D6">
        <w:rPr>
          <w:rFonts w:ascii="Times New Roman" w:hAnsi="Times New Roman" w:cs="Times New Roman"/>
          <w:sz w:val="24"/>
          <w:szCs w:val="24"/>
          <w:lang w:val="id-ID"/>
        </w:rPr>
        <w:t xml:space="preserve"> bagi mahasiswa Prodi Tadris Bahasa Indonesia. Adapun kegiatan menulis teks sastra yang dimaksud adalah menulis puisi, prosa, dan naskah drama. </w:t>
      </w:r>
    </w:p>
    <w:p w14:paraId="206287A0" w14:textId="77777777" w:rsidR="000631B6" w:rsidRPr="00EE03D6" w:rsidRDefault="000631B6" w:rsidP="000631B6">
      <w:pPr>
        <w:pStyle w:val="NoSpacing"/>
        <w:spacing w:line="360" w:lineRule="auto"/>
        <w:jc w:val="both"/>
        <w:rPr>
          <w:rFonts w:ascii="Times New Roman" w:hAnsi="Times New Roman" w:cs="Times New Roman"/>
          <w:sz w:val="24"/>
          <w:szCs w:val="24"/>
          <w:lang w:val="id-ID"/>
        </w:rPr>
      </w:pPr>
    </w:p>
    <w:p w14:paraId="6FA93C0B" w14:textId="7CA87843" w:rsidR="00F3622F" w:rsidRPr="00191AC0" w:rsidRDefault="000631B6" w:rsidP="000631B6">
      <w:pPr>
        <w:pStyle w:val="NoSpacing"/>
        <w:spacing w:line="360" w:lineRule="auto"/>
        <w:jc w:val="both"/>
        <w:rPr>
          <w:rFonts w:ascii="Times New Roman" w:hAnsi="Times New Roman" w:cs="Times New Roman"/>
          <w:b/>
          <w:bCs/>
          <w:sz w:val="24"/>
          <w:szCs w:val="24"/>
        </w:rPr>
      </w:pPr>
      <w:r w:rsidRPr="00191AC0">
        <w:rPr>
          <w:rFonts w:ascii="Times New Roman" w:hAnsi="Times New Roman" w:cs="Times New Roman"/>
          <w:b/>
          <w:bCs/>
          <w:sz w:val="24"/>
          <w:szCs w:val="24"/>
        </w:rPr>
        <w:t>METODE PENELITIAN</w:t>
      </w:r>
      <w:r w:rsidRPr="00191AC0">
        <w:rPr>
          <w:rFonts w:ascii="Times New Roman" w:hAnsi="Times New Roman" w:cs="Times New Roman"/>
          <w:b/>
          <w:bCs/>
          <w:sz w:val="24"/>
          <w:szCs w:val="24"/>
        </w:rPr>
        <w:tab/>
      </w:r>
    </w:p>
    <w:p w14:paraId="682D248A" w14:textId="77777777" w:rsidR="00191AC0" w:rsidRPr="00017A0E" w:rsidRDefault="00191AC0" w:rsidP="00017A0E">
      <w:pPr>
        <w:pStyle w:val="NoSpacing"/>
        <w:spacing w:line="360" w:lineRule="auto"/>
        <w:ind w:firstLine="720"/>
        <w:jc w:val="both"/>
        <w:rPr>
          <w:rFonts w:ascii="Times New Roman" w:hAnsi="Times New Roman" w:cs="Times New Roman"/>
          <w:sz w:val="24"/>
          <w:szCs w:val="24"/>
        </w:rPr>
      </w:pPr>
      <w:r w:rsidRPr="00017A0E">
        <w:rPr>
          <w:rFonts w:ascii="Times New Roman" w:hAnsi="Times New Roman" w:cs="Times New Roman"/>
          <w:sz w:val="24"/>
          <w:szCs w:val="24"/>
        </w:rPr>
        <w:t xml:space="preserve">Jenis penelitian yang digunakan dalam penelitian ini adalah kualitatif dengan menggunakan metode survei. Metode survei merupakan metode penelitian yang bertujuan untuk mengumpulkan informasi dengan skala atau populasi yang besar dengan menggunakan sampel yang kecil. Alsa (2004) mengemukakan bahwa metode survei merupakan sebuah rancangan penelitian dengan cara membagikan kuesioner pada sampel yang sudah ditentukan sehingga dapat mendeskripsikan berbagai sikap, persepsi, maupun karakteristik dari responden. Dalam penelitian ini metode survei digunakan untuk mendeskripsikan persepsi responden terhadap kontribusi sastra siber dalam pembelajaran menulis sastra pada mahasiswa di lingkungan PTKIN. </w:t>
      </w:r>
    </w:p>
    <w:p w14:paraId="7EF22D9E" w14:textId="51159FDD" w:rsidR="00191AC0" w:rsidRPr="00017A0E" w:rsidRDefault="00191AC0" w:rsidP="00017A0E">
      <w:pPr>
        <w:pStyle w:val="NoSpacing"/>
        <w:spacing w:line="360" w:lineRule="auto"/>
        <w:ind w:firstLine="720"/>
        <w:jc w:val="both"/>
        <w:rPr>
          <w:rFonts w:ascii="Times New Roman" w:hAnsi="Times New Roman" w:cs="Times New Roman"/>
          <w:sz w:val="24"/>
          <w:szCs w:val="24"/>
        </w:rPr>
      </w:pPr>
      <w:r w:rsidRPr="00017A0E">
        <w:rPr>
          <w:rFonts w:ascii="Times New Roman" w:hAnsi="Times New Roman" w:cs="Times New Roman"/>
          <w:sz w:val="24"/>
          <w:szCs w:val="24"/>
        </w:rPr>
        <w:t xml:space="preserve">Sampel diambil dengan menggunakan teknik sampling random, yaitu teknik pengambilan sampel yang dilakukan secara acak tanpa memperhatikan tingkatan atau strata tertentu dalam populasi yang sudah ditentukan. Adapun jumlah responden sebanyak </w:t>
      </w:r>
      <w:proofErr w:type="gramStart"/>
      <w:r w:rsidRPr="00017A0E">
        <w:rPr>
          <w:rFonts w:ascii="Times New Roman" w:hAnsi="Times New Roman" w:cs="Times New Roman"/>
          <w:sz w:val="24"/>
          <w:szCs w:val="24"/>
        </w:rPr>
        <w:t>.....</w:t>
      </w:r>
      <w:proofErr w:type="gramEnd"/>
      <w:r w:rsidRPr="00017A0E">
        <w:rPr>
          <w:rFonts w:ascii="Times New Roman" w:hAnsi="Times New Roman" w:cs="Times New Roman"/>
          <w:sz w:val="24"/>
          <w:szCs w:val="24"/>
        </w:rPr>
        <w:t xml:space="preserve"> mahasiswa yang berasal dari Prodi Tadris Bahasa Indonesia di IAIN Bengkulu, IAIN Curup, IAIN Syekh Nurjati Cirebon, </w:t>
      </w:r>
      <w:r w:rsidR="00017A0E">
        <w:rPr>
          <w:rFonts w:ascii="Times New Roman" w:hAnsi="Times New Roman" w:cs="Times New Roman"/>
          <w:sz w:val="24"/>
          <w:szCs w:val="24"/>
        </w:rPr>
        <w:t xml:space="preserve">dan </w:t>
      </w:r>
      <w:r w:rsidRPr="00017A0E">
        <w:rPr>
          <w:rFonts w:ascii="Times New Roman" w:hAnsi="Times New Roman" w:cs="Times New Roman"/>
          <w:sz w:val="24"/>
          <w:szCs w:val="24"/>
        </w:rPr>
        <w:t xml:space="preserve">IAIN Surakarta. </w:t>
      </w:r>
    </w:p>
    <w:p w14:paraId="17DB3E7D" w14:textId="0CF3C5A6" w:rsidR="00191AC0" w:rsidRPr="00191AC0" w:rsidRDefault="00191AC0" w:rsidP="00191AC0">
      <w:pPr>
        <w:spacing w:line="360" w:lineRule="auto"/>
        <w:ind w:firstLine="720"/>
        <w:jc w:val="both"/>
        <w:rPr>
          <w:rFonts w:ascii="Times New Roman" w:hAnsi="Times New Roman" w:cs="Times New Roman"/>
          <w:sz w:val="24"/>
          <w:szCs w:val="24"/>
        </w:rPr>
      </w:pPr>
      <w:r w:rsidRPr="00191AC0">
        <w:rPr>
          <w:rFonts w:ascii="Times New Roman" w:hAnsi="Times New Roman" w:cs="Times New Roman"/>
          <w:sz w:val="24"/>
          <w:szCs w:val="24"/>
        </w:rPr>
        <w:t xml:space="preserve">Instrumen yang digunakan dalam penelitian ini berupa angket yang disusun berdasarkan indikator yang menunjukkan persepsi mahasiswa terhadap kontribusi sastra siber dalam pembelajaran menulis sastra pada mahasiswa di lingkungan PTKIN.  </w:t>
      </w:r>
      <w:r w:rsidRPr="00191AC0">
        <w:rPr>
          <w:rFonts w:ascii="Times New Roman" w:hAnsi="Times New Roman" w:cs="Times New Roman"/>
          <w:sz w:val="24"/>
          <w:szCs w:val="24"/>
          <w:lang w:val="en-US"/>
        </w:rPr>
        <w:t xml:space="preserve">Tabulasi dari data </w:t>
      </w:r>
      <w:r w:rsidRPr="00191AC0">
        <w:rPr>
          <w:rFonts w:ascii="Times New Roman" w:hAnsi="Times New Roman" w:cs="Times New Roman"/>
          <w:sz w:val="24"/>
          <w:szCs w:val="24"/>
          <w:lang w:val="en-US"/>
        </w:rPr>
        <w:lastRenderedPageBreak/>
        <w:t>penilaian angket dengan bentuk skala likert. Skala likert dikembangkan oleh Rensis Likert (1932) yang sering digunakan untuk mengukur sikap, pendapat, persepsi dari responden terhadap suatu objek (Husaini, Usman dan Purnomo, 2004). Pada tahap ini penilaian data dalam bentuk kualitatif menjadi kuantitatif.</w:t>
      </w:r>
    </w:p>
    <w:p w14:paraId="50F90478" w14:textId="77777777" w:rsidR="00191AC0" w:rsidRPr="00191AC0" w:rsidRDefault="00191AC0" w:rsidP="00781CB8">
      <w:pPr>
        <w:spacing w:line="360" w:lineRule="auto"/>
        <w:jc w:val="center"/>
        <w:rPr>
          <w:rFonts w:ascii="Times New Roman" w:hAnsi="Times New Roman" w:cs="Times New Roman"/>
          <w:sz w:val="24"/>
          <w:szCs w:val="24"/>
          <w:lang w:val="en-US"/>
        </w:rPr>
      </w:pPr>
      <w:proofErr w:type="gramStart"/>
      <w:r w:rsidRPr="00191AC0">
        <w:rPr>
          <w:rFonts w:ascii="Times New Roman" w:hAnsi="Times New Roman" w:cs="Times New Roman"/>
          <w:sz w:val="24"/>
          <w:szCs w:val="24"/>
          <w:lang w:val="en-US"/>
        </w:rPr>
        <w:t>Tabel .</w:t>
      </w:r>
      <w:proofErr w:type="gramEnd"/>
      <w:r w:rsidRPr="00191AC0">
        <w:rPr>
          <w:rFonts w:ascii="Times New Roman" w:hAnsi="Times New Roman" w:cs="Times New Roman"/>
          <w:sz w:val="24"/>
          <w:szCs w:val="24"/>
          <w:lang w:val="en-US"/>
        </w:rPr>
        <w:t xml:space="preserve"> Skala Likert</w:t>
      </w:r>
    </w:p>
    <w:tbl>
      <w:tblPr>
        <w:tblStyle w:val="TableGrid"/>
        <w:tblW w:w="3402" w:type="dxa"/>
        <w:jc w:val="center"/>
        <w:tblLook w:val="04A0" w:firstRow="1" w:lastRow="0" w:firstColumn="1" w:lastColumn="0" w:noHBand="0" w:noVBand="1"/>
      </w:tblPr>
      <w:tblGrid>
        <w:gridCol w:w="851"/>
        <w:gridCol w:w="2551"/>
      </w:tblGrid>
      <w:tr w:rsidR="00191AC0" w:rsidRPr="00191AC0" w14:paraId="1375864A" w14:textId="77777777" w:rsidTr="00FC2D41">
        <w:trPr>
          <w:jc w:val="center"/>
        </w:trPr>
        <w:tc>
          <w:tcPr>
            <w:tcW w:w="851" w:type="dxa"/>
          </w:tcPr>
          <w:p w14:paraId="7C2D5F3C"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Skor</w:t>
            </w:r>
          </w:p>
        </w:tc>
        <w:tc>
          <w:tcPr>
            <w:tcW w:w="2551" w:type="dxa"/>
          </w:tcPr>
          <w:p w14:paraId="73AB735C"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Nilai</w:t>
            </w:r>
          </w:p>
        </w:tc>
      </w:tr>
      <w:tr w:rsidR="00191AC0" w:rsidRPr="00191AC0" w14:paraId="6B793CA2" w14:textId="77777777" w:rsidTr="00FC2D41">
        <w:trPr>
          <w:jc w:val="center"/>
        </w:trPr>
        <w:tc>
          <w:tcPr>
            <w:tcW w:w="851" w:type="dxa"/>
          </w:tcPr>
          <w:p w14:paraId="1EAD6DB9"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1</w:t>
            </w:r>
          </w:p>
        </w:tc>
        <w:tc>
          <w:tcPr>
            <w:tcW w:w="2551" w:type="dxa"/>
          </w:tcPr>
          <w:p w14:paraId="7E570574"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Sangat tidak setuju</w:t>
            </w:r>
          </w:p>
        </w:tc>
      </w:tr>
      <w:tr w:rsidR="00191AC0" w:rsidRPr="00191AC0" w14:paraId="18701F3A" w14:textId="77777777" w:rsidTr="00FC2D41">
        <w:trPr>
          <w:jc w:val="center"/>
        </w:trPr>
        <w:tc>
          <w:tcPr>
            <w:tcW w:w="851" w:type="dxa"/>
          </w:tcPr>
          <w:p w14:paraId="2517F8AE"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2</w:t>
            </w:r>
          </w:p>
        </w:tc>
        <w:tc>
          <w:tcPr>
            <w:tcW w:w="2551" w:type="dxa"/>
          </w:tcPr>
          <w:p w14:paraId="23ABFF5C"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Tidak setuju</w:t>
            </w:r>
          </w:p>
        </w:tc>
      </w:tr>
      <w:tr w:rsidR="00191AC0" w:rsidRPr="00191AC0" w14:paraId="5E2CB944" w14:textId="77777777" w:rsidTr="00FC2D41">
        <w:trPr>
          <w:jc w:val="center"/>
        </w:trPr>
        <w:tc>
          <w:tcPr>
            <w:tcW w:w="851" w:type="dxa"/>
          </w:tcPr>
          <w:p w14:paraId="206AAD65"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3</w:t>
            </w:r>
          </w:p>
        </w:tc>
        <w:tc>
          <w:tcPr>
            <w:tcW w:w="2551" w:type="dxa"/>
          </w:tcPr>
          <w:p w14:paraId="378AAD72"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Cukup</w:t>
            </w:r>
          </w:p>
        </w:tc>
      </w:tr>
      <w:tr w:rsidR="00191AC0" w:rsidRPr="00191AC0" w14:paraId="2F744465" w14:textId="77777777" w:rsidTr="00FC2D41">
        <w:trPr>
          <w:jc w:val="center"/>
        </w:trPr>
        <w:tc>
          <w:tcPr>
            <w:tcW w:w="851" w:type="dxa"/>
          </w:tcPr>
          <w:p w14:paraId="74CC5126"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4</w:t>
            </w:r>
          </w:p>
        </w:tc>
        <w:tc>
          <w:tcPr>
            <w:tcW w:w="2551" w:type="dxa"/>
          </w:tcPr>
          <w:p w14:paraId="5D520AC6" w14:textId="77777777" w:rsidR="00191AC0" w:rsidRPr="00191AC0" w:rsidRDefault="00191AC0" w:rsidP="00191AC0">
            <w:pPr>
              <w:spacing w:line="360" w:lineRule="auto"/>
              <w:jc w:val="both"/>
              <w:rPr>
                <w:rFonts w:ascii="Times New Roman" w:hAnsi="Times New Roman" w:cs="Times New Roman"/>
                <w:sz w:val="24"/>
                <w:szCs w:val="24"/>
              </w:rPr>
            </w:pPr>
            <w:r w:rsidRPr="00191AC0">
              <w:rPr>
                <w:rFonts w:ascii="Times New Roman" w:hAnsi="Times New Roman" w:cs="Times New Roman"/>
                <w:sz w:val="24"/>
                <w:szCs w:val="24"/>
              </w:rPr>
              <w:t>Setuju</w:t>
            </w:r>
          </w:p>
        </w:tc>
      </w:tr>
      <w:tr w:rsidR="00191AC0" w:rsidRPr="00191AC0" w14:paraId="71C297E7" w14:textId="77777777" w:rsidTr="00FC2D41">
        <w:trPr>
          <w:jc w:val="center"/>
        </w:trPr>
        <w:tc>
          <w:tcPr>
            <w:tcW w:w="851" w:type="dxa"/>
          </w:tcPr>
          <w:p w14:paraId="1A7090D7" w14:textId="77777777" w:rsidR="00191AC0" w:rsidRPr="00191AC0" w:rsidRDefault="00191AC0" w:rsidP="00191AC0">
            <w:pPr>
              <w:spacing w:line="360" w:lineRule="auto"/>
              <w:jc w:val="both"/>
              <w:rPr>
                <w:rFonts w:ascii="Times New Roman" w:hAnsi="Times New Roman" w:cs="Times New Roman"/>
                <w:sz w:val="24"/>
                <w:szCs w:val="24"/>
                <w:lang w:val="en-US"/>
              </w:rPr>
            </w:pPr>
            <w:r w:rsidRPr="00191AC0">
              <w:rPr>
                <w:rFonts w:ascii="Times New Roman" w:hAnsi="Times New Roman" w:cs="Times New Roman"/>
                <w:sz w:val="24"/>
                <w:szCs w:val="24"/>
                <w:lang w:val="en-US"/>
              </w:rPr>
              <w:t>5</w:t>
            </w:r>
          </w:p>
        </w:tc>
        <w:tc>
          <w:tcPr>
            <w:tcW w:w="2551" w:type="dxa"/>
          </w:tcPr>
          <w:p w14:paraId="6B7139C8" w14:textId="77777777" w:rsidR="00191AC0" w:rsidRPr="00191AC0" w:rsidRDefault="00191AC0" w:rsidP="00191AC0">
            <w:pPr>
              <w:spacing w:line="360" w:lineRule="auto"/>
              <w:jc w:val="both"/>
              <w:rPr>
                <w:rFonts w:ascii="Times New Roman" w:hAnsi="Times New Roman" w:cs="Times New Roman"/>
                <w:sz w:val="24"/>
                <w:szCs w:val="24"/>
              </w:rPr>
            </w:pPr>
            <w:r w:rsidRPr="00191AC0">
              <w:rPr>
                <w:rFonts w:ascii="Times New Roman" w:hAnsi="Times New Roman" w:cs="Times New Roman"/>
                <w:sz w:val="24"/>
                <w:szCs w:val="24"/>
                <w:lang w:val="en-US"/>
              </w:rPr>
              <w:t xml:space="preserve">Sangat </w:t>
            </w:r>
            <w:r w:rsidRPr="00191AC0">
              <w:rPr>
                <w:rFonts w:ascii="Times New Roman" w:hAnsi="Times New Roman" w:cs="Times New Roman"/>
                <w:sz w:val="24"/>
                <w:szCs w:val="24"/>
              </w:rPr>
              <w:t>Setuju</w:t>
            </w:r>
          </w:p>
        </w:tc>
      </w:tr>
    </w:tbl>
    <w:p w14:paraId="1C18B9E1" w14:textId="77777777" w:rsidR="00781CB8" w:rsidRPr="00191AC0" w:rsidRDefault="00781CB8" w:rsidP="00191AC0">
      <w:pPr>
        <w:spacing w:line="360" w:lineRule="auto"/>
        <w:jc w:val="both"/>
        <w:rPr>
          <w:rFonts w:ascii="Times New Roman" w:hAnsi="Times New Roman" w:cs="Times New Roman"/>
          <w:sz w:val="24"/>
          <w:szCs w:val="24"/>
          <w:lang w:val="en-US"/>
        </w:rPr>
      </w:pPr>
    </w:p>
    <w:p w14:paraId="3FA3CF59" w14:textId="77777777" w:rsidR="00191AC0" w:rsidRPr="00191AC0" w:rsidRDefault="00191AC0" w:rsidP="00191AC0">
      <w:pPr>
        <w:spacing w:line="360" w:lineRule="auto"/>
        <w:rPr>
          <w:rFonts w:ascii="Times New Roman" w:hAnsi="Times New Roman" w:cs="Times New Roman"/>
          <w:b/>
          <w:bCs/>
          <w:sz w:val="24"/>
          <w:szCs w:val="24"/>
        </w:rPr>
      </w:pPr>
      <w:r w:rsidRPr="00191AC0">
        <w:rPr>
          <w:rFonts w:ascii="Times New Roman" w:hAnsi="Times New Roman" w:cs="Times New Roman"/>
          <w:b/>
          <w:bCs/>
          <w:sz w:val="24"/>
          <w:szCs w:val="24"/>
        </w:rPr>
        <w:t>HASIL DAN PEMBAHASAN</w:t>
      </w:r>
    </w:p>
    <w:p w14:paraId="1C09B9E5" w14:textId="4906AE62" w:rsidR="00191AC0" w:rsidRPr="00191AC0" w:rsidRDefault="00191AC0" w:rsidP="00781CB8">
      <w:pPr>
        <w:spacing w:line="360" w:lineRule="auto"/>
        <w:ind w:firstLine="709"/>
        <w:rPr>
          <w:rFonts w:ascii="Times New Roman" w:hAnsi="Times New Roman" w:cs="Times New Roman"/>
          <w:sz w:val="24"/>
          <w:szCs w:val="24"/>
        </w:rPr>
      </w:pPr>
      <w:r w:rsidRPr="00191AC0">
        <w:rPr>
          <w:rFonts w:ascii="Times New Roman" w:hAnsi="Times New Roman" w:cs="Times New Roman"/>
          <w:sz w:val="24"/>
          <w:szCs w:val="24"/>
        </w:rPr>
        <w:t>Kontribusi sastra siber terhadap pembelajaran menulis teks sastra bagi mahasiswa Program Studi Tadris Bahasa Indonesia teridentifikasi dari hasil angket yang didapatkan. Berikut ini akan dipaparkan data hasil angket tersebut.</w:t>
      </w:r>
    </w:p>
    <w:p w14:paraId="312709A3" w14:textId="69B689FD" w:rsidR="00191AC0" w:rsidRPr="00191AC0" w:rsidRDefault="00781CB8" w:rsidP="00191AC0">
      <w:pPr>
        <w:pStyle w:val="Caption"/>
        <w:spacing w:line="360" w:lineRule="auto"/>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id-ID"/>
        </w:rPr>
        <w:t>Bagan</w:t>
      </w:r>
      <w:r w:rsidR="00191AC0" w:rsidRPr="00191AC0">
        <w:rPr>
          <w:rFonts w:ascii="Times New Roman" w:hAnsi="Times New Roman" w:cs="Times New Roman"/>
          <w:i w:val="0"/>
          <w:iCs w:val="0"/>
          <w:color w:val="auto"/>
          <w:sz w:val="24"/>
          <w:szCs w:val="24"/>
        </w:rPr>
        <w:t xml:space="preserve"> </w:t>
      </w:r>
      <w:r w:rsidR="00191AC0" w:rsidRPr="00191AC0">
        <w:rPr>
          <w:rFonts w:ascii="Times New Roman" w:hAnsi="Times New Roman" w:cs="Times New Roman"/>
          <w:i w:val="0"/>
          <w:iCs w:val="0"/>
          <w:color w:val="auto"/>
          <w:sz w:val="24"/>
          <w:szCs w:val="24"/>
        </w:rPr>
        <w:fldChar w:fldCharType="begin"/>
      </w:r>
      <w:r w:rsidR="00191AC0" w:rsidRPr="00191AC0">
        <w:rPr>
          <w:rFonts w:ascii="Times New Roman" w:hAnsi="Times New Roman" w:cs="Times New Roman"/>
          <w:i w:val="0"/>
          <w:iCs w:val="0"/>
          <w:color w:val="auto"/>
          <w:sz w:val="24"/>
          <w:szCs w:val="24"/>
        </w:rPr>
        <w:instrText xml:space="preserve"> SEQ Tabel \* ARABIC </w:instrText>
      </w:r>
      <w:r w:rsidR="00191AC0" w:rsidRPr="00191AC0">
        <w:rPr>
          <w:rFonts w:ascii="Times New Roman" w:hAnsi="Times New Roman" w:cs="Times New Roman"/>
          <w:i w:val="0"/>
          <w:iCs w:val="0"/>
          <w:color w:val="auto"/>
          <w:sz w:val="24"/>
          <w:szCs w:val="24"/>
        </w:rPr>
        <w:fldChar w:fldCharType="separate"/>
      </w:r>
      <w:r w:rsidR="00191AC0" w:rsidRPr="00191AC0">
        <w:rPr>
          <w:rFonts w:ascii="Times New Roman" w:hAnsi="Times New Roman" w:cs="Times New Roman"/>
          <w:i w:val="0"/>
          <w:iCs w:val="0"/>
          <w:noProof/>
          <w:color w:val="auto"/>
          <w:sz w:val="24"/>
          <w:szCs w:val="24"/>
        </w:rPr>
        <w:t>1</w:t>
      </w:r>
      <w:r w:rsidR="00191AC0" w:rsidRPr="00191AC0">
        <w:rPr>
          <w:rFonts w:ascii="Times New Roman" w:hAnsi="Times New Roman" w:cs="Times New Roman"/>
          <w:i w:val="0"/>
          <w:iCs w:val="0"/>
          <w:color w:val="auto"/>
          <w:sz w:val="24"/>
          <w:szCs w:val="24"/>
        </w:rPr>
        <w:fldChar w:fldCharType="end"/>
      </w:r>
      <w:r w:rsidR="00191AC0" w:rsidRPr="00191AC0">
        <w:rPr>
          <w:rFonts w:ascii="Times New Roman" w:hAnsi="Times New Roman" w:cs="Times New Roman"/>
          <w:i w:val="0"/>
          <w:iCs w:val="0"/>
          <w:color w:val="auto"/>
          <w:sz w:val="24"/>
          <w:szCs w:val="24"/>
        </w:rPr>
        <w:t xml:space="preserve"> Kontribusi Sastra Siber dalam Pembelajaran Menulis Teks Sastra</w:t>
      </w:r>
    </w:p>
    <w:p w14:paraId="41A986F5" w14:textId="77777777" w:rsidR="00191AC0" w:rsidRPr="00191AC0" w:rsidRDefault="00191AC0" w:rsidP="00781CB8">
      <w:pPr>
        <w:keepNext/>
        <w:spacing w:line="360" w:lineRule="auto"/>
        <w:jc w:val="center"/>
        <w:rPr>
          <w:rFonts w:ascii="Times New Roman" w:hAnsi="Times New Roman" w:cs="Times New Roman"/>
          <w:sz w:val="24"/>
          <w:szCs w:val="24"/>
        </w:rPr>
      </w:pPr>
      <w:r w:rsidRPr="00191AC0">
        <w:rPr>
          <w:rFonts w:ascii="Times New Roman" w:hAnsi="Times New Roman" w:cs="Times New Roman"/>
          <w:noProof/>
          <w:sz w:val="24"/>
          <w:szCs w:val="24"/>
        </w:rPr>
        <w:lastRenderedPageBreak/>
        <w:drawing>
          <wp:inline distT="0" distB="0" distL="0" distR="0" wp14:anchorId="02F3BF74" wp14:editId="75DA0CEB">
            <wp:extent cx="5082639" cy="6144598"/>
            <wp:effectExtent l="0" t="0" r="381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1FAB4F8E" w14:textId="7A0DFAB9" w:rsidR="00191AC0" w:rsidRPr="000631B6" w:rsidRDefault="00191AC0" w:rsidP="000631B6">
      <w:pPr>
        <w:pStyle w:val="NoSpacing"/>
        <w:spacing w:line="360" w:lineRule="auto"/>
        <w:ind w:firstLine="720"/>
        <w:jc w:val="both"/>
        <w:rPr>
          <w:rFonts w:ascii="Times New Roman" w:hAnsi="Times New Roman" w:cs="Times New Roman"/>
          <w:sz w:val="24"/>
          <w:szCs w:val="24"/>
        </w:rPr>
      </w:pPr>
      <w:r w:rsidRPr="000631B6">
        <w:rPr>
          <w:rFonts w:ascii="Times New Roman" w:hAnsi="Times New Roman" w:cs="Times New Roman"/>
          <w:sz w:val="24"/>
          <w:szCs w:val="24"/>
        </w:rPr>
        <w:t xml:space="preserve">Dalam </w:t>
      </w:r>
      <w:r w:rsidR="00781CB8">
        <w:rPr>
          <w:rFonts w:ascii="Times New Roman" w:hAnsi="Times New Roman" w:cs="Times New Roman"/>
          <w:sz w:val="24"/>
          <w:szCs w:val="24"/>
          <w:lang w:val="id-ID"/>
        </w:rPr>
        <w:t>bagan</w:t>
      </w:r>
      <w:r w:rsidRPr="000631B6">
        <w:rPr>
          <w:rFonts w:ascii="Times New Roman" w:hAnsi="Times New Roman" w:cs="Times New Roman"/>
          <w:sz w:val="24"/>
          <w:szCs w:val="24"/>
        </w:rPr>
        <w:t xml:space="preserve">l 1. tersebut, dapat ditunjukkan bahwa kontribusi sastra dalam pembelajaran menulis teks sastra bagi mahasiswa sangat tinggi. Sebanyak 111 mahasiswa baik dari IAIN Bengkulu, IAIN Curup, IAIN Surakarta, maupun IAIN Syekh Nurjati Cirebon mengaku sangat setuju bahwa mereka membuka media sosial setiap hari. Tidak ada mahasiswa yang mengaku sangat tidak setuju, hanya tujuh dari keseluruhan mahasiswa yang tidak setuju dalam membuka media sosial setiap hari. Hal ini menunjukkan bahwa media sosial sudah menjadi satu kebutuhan dalam kehidupan mahasiswa. Masyarakat Indonesia menjadikan internet sebagai suatu kebutuhan, baik di bidang pendidikan, bisnis, seni budaya, bahkan bahasa dan sastra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ISBN":"9788578110796","ISSN":"1098-6596","PMID":"25246403","abstract":"Kemajuan teknologi informasi di era digital sangat cepat memudahkan dalam penyebaran informasi di dunia, termasuk di Indonesia melalui media internet. Komunikasi Berperantarakan Komputer Internet (KBKI) di dunia cyber mendorong masyarakat dari cara hidup wawasan nasional ke wawasan yang lebih luas yaitu global yang tentunya banyak membawa perubahan. Berbicara teknologi informasi komunikasi, digitalisasi, dan internet adalah tiga hal yang saling berkaitan dan tidak terpisahkan. Perkembangan internet di Indonesia, pada berbagai media menimbulkan berbagai varian, misalnya pemakaian bahasa Indonesia melalui twitter, facebook, blog, e-mail, dan artikel-artikel dalam jurnal online bahasa dan sastra Indonesia. Masyarakat diharapkan cermat menyikapi berbagai fenomena penggunaan bahasa Indonesia dan penulisan karya sastra di ruang siber yang tentunya ada efek negatif terhadap para pengguna bahasa Indonesia. Disamping itu juga banyak manfaat yang di dapat sebagai hal positif dalam berkomunikasi, mendapatkan informasi, dan memperluas ilmu pengetahuan. Makalah ini membahas dan memberikan contoh tentang penggunaan bahasa Indonesia dan penulisan karya sastra Indonesia di dunia cyber. Kata","author":[{"dropping-particle":"","family":"Anwar","given":"Djasminar","non-dropping-particle":"","parse-names":false,"suffix":""}],"container-title":"PROCEEDING UNIVERSITAS PAMULANG","id":"ITEM-1","issue":"1","issued":{"date-parts":[["2018"]]},"title":"Bahasa dan Sastra Indonesia di Dunia Cyber: Manfaat dan Tantangan","type":"article-journal","volume":"1"},"uris":["http://www.mendeley.com/documents/?uuid=c0a9615b-e503-413a-877c-7a78d6ddbc5d"]}],"mendeley":{"formattedCitation":"(Anwar, 2018)","plainTextFormattedCitation":"(Anwar, 2018)","previouslyFormattedCitation":"(Anwar, 2018)"},"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Anwar, 2018)</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 xml:space="preserve">. Media sosial memberikan layanan berkomunikasi dengan </w:t>
      </w:r>
      <w:r w:rsidRPr="000631B6">
        <w:rPr>
          <w:rFonts w:ascii="Times New Roman" w:hAnsi="Times New Roman" w:cs="Times New Roman"/>
          <w:sz w:val="24"/>
          <w:szCs w:val="24"/>
        </w:rPr>
        <w:lastRenderedPageBreak/>
        <w:t xml:space="preserve">sesamanya dalam jaringan yang luas. Melalui media sosial, mahasiswa dapat berkomunikasi dan menjangkau komunitas yang lebih besar. </w:t>
      </w:r>
    </w:p>
    <w:p w14:paraId="0A17B94E" w14:textId="77777777" w:rsidR="00191AC0" w:rsidRPr="00017A0E" w:rsidRDefault="00191AC0" w:rsidP="000631B6">
      <w:pPr>
        <w:pStyle w:val="NoSpacing"/>
        <w:spacing w:line="360" w:lineRule="auto"/>
        <w:ind w:firstLine="709"/>
        <w:jc w:val="both"/>
        <w:rPr>
          <w:rFonts w:ascii="Times New Roman" w:hAnsi="Times New Roman" w:cs="Times New Roman"/>
          <w:sz w:val="24"/>
          <w:szCs w:val="24"/>
        </w:rPr>
      </w:pPr>
      <w:r w:rsidRPr="00017A0E">
        <w:rPr>
          <w:rFonts w:ascii="Times New Roman" w:hAnsi="Times New Roman" w:cs="Times New Roman"/>
          <w:sz w:val="24"/>
          <w:szCs w:val="24"/>
        </w:rPr>
        <w:t xml:space="preserve">Adapun sebanyak 78 mahasiswa cukup menyukai membaca karya sastra dari media sosial daripada melalui buku. Pilihan sangat setuju dalam pernyataan ini dipilih oleh 55 mahasiswa saja. Di sisi lain, sebanyak 26 mahasiswa mengaku tidak setuju bahwa dia lebih menyukai membaca karya sastra dari media sosial daripada melalui buku. Kemunculan karya sastra dalam media sosial atau yang lebih dikenal dengan istilah sastra siber, membuat dinamika era baru pada perkembangan kesusastraan. Kebiasaan mahasiswa menggunakan media sosial setiap hari mempengaruhi kecenderungan minat baca sastranya juga beralih pada dunia siber. Memang tidak dapat dipungkiri bahwa kehadiran sastra siber ini memberikan variasi baru dalam dunia tulis menulis </w:t>
      </w:r>
      <w:r w:rsidRPr="00017A0E">
        <w:rPr>
          <w:rFonts w:ascii="Times New Roman" w:hAnsi="Times New Roman" w:cs="Times New Roman"/>
          <w:sz w:val="24"/>
          <w:szCs w:val="24"/>
        </w:rPr>
        <w:fldChar w:fldCharType="begin" w:fldLock="1"/>
      </w:r>
      <w:r w:rsidRPr="00017A0E">
        <w:rPr>
          <w:rFonts w:ascii="Times New Roman" w:hAnsi="Times New Roman" w:cs="Times New Roman"/>
          <w:sz w:val="24"/>
          <w:szCs w:val="24"/>
        </w:rPr>
        <w:instrText>ADDIN CSL_CITATION {"citationItems":[{"id":"ITEM-1","itemData":{"abstract":"Cyber literature is a language-mediated work with various genres published via the internet. Cyber literature allows various literary works to be published by anyone, anytime. This ease of access makes the number of works circulating on the internet countless. In order to make it easier for readers to choose the desired reading, a literary work is classified into several topics. One of them is a story about mystery or mysterious literature. Mysterious literature is literary work that contains mysteries, puzzles and myths. With cyber literature, mysterious literature is present on various platforms, from reading apps, online sites, to social media. Along with the development of technology that allows readers and writers to make contact online, this study seeks to answer questions about the popularity of mystery-related literature and the emergence of mystery story communities in cyberspace. The popularity of this mysterious literature in cyberspace will be analyzed based on readers' responses as seen on from the indication of the number of viewers, likes, and comments. This research was conducted in three stages, namely, (1) data collection, (2) data analysis, (3) presentation of research results. Based on the results of the research, mysterious literature is quite attractive to readers, even lovers of mystery stories have a community to exchange stories with.","author":[{"dropping-particle":"","family":"Praningrum","given":"Harum Ika","non-dropping-particle":"","parse-names":false,"suffix":""},{"dropping-particle":"","family":"Wati","given":"Rianna","non-dropping-particle":"","parse-names":false,"suffix":""},{"dropping-particle":"","family":"Budaya","given":"Fakultas Ilmu","non-dropping-particle":"","parse-names":false,"suffix":""},{"dropping-particle":"","family":"Maret","given":"Universitas Sebelas","non-dropping-particle":"","parse-names":false,"suffix":""}],"container-title":"Jurnal LITERASI","id":"ITEM-1","issue":"April 2021","issued":{"date-parts":[["2021"]]},"page":"11-19","title":"Berbagai topik sastra dalam ranah cyber: dari popularitas hingga komunitas cerita bertopik misteri","type":"article-journal","volume":"5"},"uris":["http://www.mendeley.com/documents/?uuid=c07e0c72-a355-4289-80ed-4c0de6cbed56"]}],"mendeley":{"formattedCitation":"(Praningrum et al., 2021)","plainTextFormattedCitation":"(Praningrum et al., 2021)","previouslyFormattedCitation":"(Praningrum et al., 2021)"},"properties":{"noteIndex":0},"schema":"https://github.com/citation-style-language/schema/raw/master/csl-citation.json"}</w:instrText>
      </w:r>
      <w:r w:rsidRPr="00017A0E">
        <w:rPr>
          <w:rFonts w:ascii="Times New Roman" w:hAnsi="Times New Roman" w:cs="Times New Roman"/>
          <w:sz w:val="24"/>
          <w:szCs w:val="24"/>
        </w:rPr>
        <w:fldChar w:fldCharType="separate"/>
      </w:r>
      <w:r w:rsidRPr="00017A0E">
        <w:rPr>
          <w:rFonts w:ascii="Times New Roman" w:hAnsi="Times New Roman" w:cs="Times New Roman"/>
          <w:noProof/>
          <w:sz w:val="24"/>
          <w:szCs w:val="24"/>
        </w:rPr>
        <w:t>(Praningrum et al., 2021)</w:t>
      </w:r>
      <w:r w:rsidRPr="00017A0E">
        <w:rPr>
          <w:rFonts w:ascii="Times New Roman" w:hAnsi="Times New Roman" w:cs="Times New Roman"/>
          <w:sz w:val="24"/>
          <w:szCs w:val="24"/>
        </w:rPr>
        <w:fldChar w:fldCharType="end"/>
      </w:r>
      <w:r w:rsidRPr="00017A0E">
        <w:rPr>
          <w:rFonts w:ascii="Times New Roman" w:hAnsi="Times New Roman" w:cs="Times New Roman"/>
          <w:sz w:val="24"/>
          <w:szCs w:val="24"/>
        </w:rPr>
        <w:t>. Mahasiswa disajikan beragam tema cerita yang dapat mereka baca secara daring. Meskipun demikian, tidak sedikit pula mahasiswa yang masih menyukai membaca karya sastra dari media cetak.</w:t>
      </w:r>
    </w:p>
    <w:p w14:paraId="4B2C9A16" w14:textId="27D5F336" w:rsidR="00191AC0" w:rsidRPr="000631B6" w:rsidRDefault="00191AC0" w:rsidP="000631B6">
      <w:pPr>
        <w:pStyle w:val="NoSpacing"/>
        <w:spacing w:line="360" w:lineRule="auto"/>
        <w:jc w:val="both"/>
        <w:rPr>
          <w:rFonts w:ascii="Times New Roman" w:hAnsi="Times New Roman" w:cs="Times New Roman"/>
          <w:sz w:val="24"/>
          <w:szCs w:val="24"/>
        </w:rPr>
      </w:pPr>
      <w:r w:rsidRPr="000631B6">
        <w:rPr>
          <w:rFonts w:ascii="Times New Roman" w:hAnsi="Times New Roman" w:cs="Times New Roman"/>
          <w:sz w:val="24"/>
          <w:szCs w:val="24"/>
        </w:rPr>
        <w:t xml:space="preserve"> </w:t>
      </w:r>
      <w:r w:rsidR="000631B6">
        <w:rPr>
          <w:rFonts w:ascii="Times New Roman" w:hAnsi="Times New Roman" w:cs="Times New Roman"/>
          <w:sz w:val="24"/>
          <w:szCs w:val="24"/>
        </w:rPr>
        <w:tab/>
      </w:r>
      <w:r w:rsidRPr="000631B6">
        <w:rPr>
          <w:rFonts w:ascii="Times New Roman" w:hAnsi="Times New Roman" w:cs="Times New Roman"/>
          <w:sz w:val="24"/>
          <w:szCs w:val="24"/>
        </w:rPr>
        <w:t xml:space="preserve">Dalam hal produktivitas sastra, mahasiswa mengaku cukup menyukai menulis karya sastra seperti cerpen, puisi, naskah drama, dan pantun. Dengan rata-rata 86 mahasiswa yang cukup suka memproduksi karya sastra dalam bentuk tulisan, menunjukkan bahwa ketertarikan mahasiswa pada dunia sastra cukup tinggi. Selain berperan sebagai penikmat, mahasiswa juga memberikan andil dengan ikut menulis karya sastra, baik puisi, cerpen, pantun, maupun naskah drama. Menulis karya sastra pada prisipnya juga membutuhkan suatu keterampilan.Seseorang yang dapat menulis dengan baik, memperlihatkan kecenderungan memiliki kemampuan membaca yang baik pula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abstract":"Penelitian deskriptif korelasional ini bertujuan untuk mengetahui (1) hubungan antara minat baca dan kebiasaan membaca karya sastra terhadap kemampuan menulis puisi, dan (2) hubungan mana yang lebih dominan antara minat baca dan kebiasaan membaca terhadap kemampuan menulis puisi. Subjek penelitian ini mahasiswa reguler kelas A1, A2 dan A3 sejumlah 126 orang. Para mahasiswa tersebut tengah mengikuti perkuliahan semester IV pada Program Studi Pendidikan Bahasa dan Sastra Indonesia STKIP Siliwangi Bandung Tahun Akademik 2015/2016. Data penelitian mencakup data kualitatif dan data kuantitatif. Data kualitatif dianalisis dengan teknik deskriptif, sedangkan data kuantitatif dianalisis secara statistik melalui program SPSS versi 22.0. Hasil penelitian menunjukkan bahwa (1) terdapat hubungan antara minat baca dan kebiasaan membaca terhadap kemampuan menulis puisi baik di kelas A1, A2, maupun A3, dan (2) kebiasaan membaca memiliki hubungan yang lebih dominan terhadap kemampuan menulis puisi dibandingkan dengan minat baca baik di kelas A1, A2 maupun A3. Mengacu hasil penelitian, kebiasaan membaca dipengaruhi oleh minat baca, akan tetapi jika tidak ada minat baca, kebiasaan membaca tetap terbentuk. Dengan demikian, minat baca dan kebiasaan membaca karya sastra merupakan faktor yang saling menunjang dalam membangun kultur membaca karya sastra. Kultur membaca karya sastra yang tertata dengan baik memunculkan kemampuan menulis puisi.","author":[{"dropping-particle":"","family":"Mustika Ika","given":"","non-dropping-particle":"","parse-names":false,"suffix":""},{"dropping-particle":"","family":"Lestari Dwi Riana","given":"","non-dropping-particle":"","parse-names":false,"suffix":""}],"container-title":"Semantik","id":"ITEM-1","issue":"Volume 5, Number 2, September 2016","issued":{"date-parts":[["2016"]]},"page":"17","title":"Hubungan Minat Baca dan Kebiasaan Membaca Karya Sastra Terhadap Kemampuan Menulis Puisi","type":"article-journal","volume":"5"},"uris":["http://www.mendeley.com/documents/?uuid=e4bd8363-8d2e-4baa-a25a-d787db3312ed"]}],"mendeley":{"formattedCitation":"(Mustika Ika &amp; Lestari Dwi Riana, 2016)","plainTextFormattedCitation":"(Mustika Ika &amp; Lestari Dwi Riana, 2016)"},"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Mustika Ika &amp; Lestari Dwi Riana, 2016)</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 xml:space="preserve">. </w:t>
      </w:r>
    </w:p>
    <w:p w14:paraId="0920130A" w14:textId="77777777" w:rsidR="00191AC0" w:rsidRPr="000631B6" w:rsidRDefault="00191AC0" w:rsidP="000631B6">
      <w:pPr>
        <w:pStyle w:val="NoSpacing"/>
        <w:spacing w:line="360" w:lineRule="auto"/>
        <w:ind w:firstLine="709"/>
        <w:jc w:val="both"/>
        <w:rPr>
          <w:rFonts w:ascii="Times New Roman" w:hAnsi="Times New Roman" w:cs="Times New Roman"/>
          <w:sz w:val="24"/>
          <w:szCs w:val="24"/>
        </w:rPr>
      </w:pPr>
      <w:r w:rsidRPr="000631B6">
        <w:rPr>
          <w:rFonts w:ascii="Times New Roman" w:hAnsi="Times New Roman" w:cs="Times New Roman"/>
          <w:sz w:val="24"/>
          <w:szCs w:val="24"/>
        </w:rPr>
        <w:t xml:space="preserve">Unggahan tulisan yang berbentuk puisi dan cerpen pada media sosial juga banyak diminati oleh mahasiswa. Sebanyak 77 mahasiswa mengaku sangat setuju dalam hal suka membaca status/tulisan orang lain dalam bentuk puisi di media sosial. Begitu pula dengan cerpen, terdapat 74 mahasiswa yang suka membaca status/tulisan orang lain dalam bentuk cerpen. Adapun untuk status/tulisan orang lain dalam bentuk naskah drama dan pantun berjumlah 80 dan 74 mahasiswa mengaku cukup suka membacanya. Banyaknya jumlah mahasiswa yang menyukai ini menunjukkan bahwa karya sastra yang dikemas dalam bentuk status media sosial cukup digemari mahasiswa. Media sosial menjadi sarana membaca karya sastra yang dikemas dalam wujud yang menarik dan dapat menjangkau pembaca secara luas. Pada dasarnya, karya sastra bermedia bahasa yang di dalamnya menampung berbagai citraan dari pengarangnya. Dalam sastra siber, hal ini diinovasikan menjadi berbagai bentuk tulisan yang dapat diterima oleh masyarakat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DOI":"10.26418/ekha.v3i1.37991","ISSN":"2621-3788","abstract":"Abstract:The existence of the internet in the era of technology as now has an extraordinary influence on the world community. The internet contains various insights into knowledge and information and gave birth to new terms in various fields, one of which is in the field of literature, namely cyber literature or cyber literature. The scope of literature in the cyber world is broad and varied because it involves the global community. Donâ€™t want to be left behind, Islamic religious literary genre also contributes in the literary treasures in the cyber world with Islamic literary works published by the author on blogs, sites, application media, and other social media networks. The existence of various pages of Islamic cyber-nuanced literature creates a new trend in the digital technology user community in Indonesia. This journal presents a discussion of Islamic religious literary trends in the cyber realm in the Indonesian population. This research uses a qualitative study with descriptive analysis. The results of this study reveal the trend of the Islamic literary genre in cyber literature in Indonesia","author":[{"dropping-particle":"","family":"Cinthya","given":"Nathasha","non-dropping-particle":"","parse-names":false,"suffix":""},{"dropping-particle":"","family":"Wati","given":"Rianna","non-dropping-particle":"","parse-names":false,"suffix":""}],"container-title":"Jurnal Edukasi Khatulistiwa","id":"ITEM-1","issue":"1","issued":{"date-parts":[["2020"]]},"page":"1","title":"Fenomena Sastra Cyber: Trend Baru Sastra Islami Dalam Masyarakat Modern Di Indonesia","type":"article-journal","volume":"3"},"uris":["http://www.mendeley.com/documents/?uuid=8c84a605-e813-4681-af63-f0efba3009aa"]}],"mendeley":{"formattedCitation":"(Cinthya &amp; Wati, 2020)","plainTextFormattedCitation":"(Cinthya &amp; Wati, 2020)","previouslyFormattedCitation":"(Cinthya &amp; Wati, 2020)"},"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Cinthya &amp; Wati, 2020)</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 xml:space="preserve">. </w:t>
      </w:r>
    </w:p>
    <w:p w14:paraId="2E872054" w14:textId="77777777" w:rsidR="00191AC0" w:rsidRPr="000631B6" w:rsidRDefault="00191AC0" w:rsidP="000631B6">
      <w:pPr>
        <w:pStyle w:val="NoSpacing"/>
        <w:spacing w:line="360" w:lineRule="auto"/>
        <w:ind w:firstLine="709"/>
        <w:jc w:val="both"/>
        <w:rPr>
          <w:rFonts w:ascii="Times New Roman" w:hAnsi="Times New Roman" w:cs="Times New Roman"/>
          <w:sz w:val="24"/>
          <w:szCs w:val="24"/>
        </w:rPr>
      </w:pPr>
      <w:r w:rsidRPr="000631B6">
        <w:rPr>
          <w:rFonts w:ascii="Times New Roman" w:hAnsi="Times New Roman" w:cs="Times New Roman"/>
          <w:sz w:val="24"/>
          <w:szCs w:val="24"/>
        </w:rPr>
        <w:lastRenderedPageBreak/>
        <w:t xml:space="preserve">Bertemali dengan hal tersebut, sejumlah 79 mahasiswa mengaku sangat setuju bahwa mereka sering melihat status/tulisan orang lain dalam bentuk puisi di media sosial. Banyaknya minat baca mahasiswa terhadap karya sastra berupa puisi di media sosial, memicu kreativitas dari pegiat sastra untuk memproduksi tulisan. Tanpa harus melewati proses publikasi melalui penerbit, penulis dapat menarik masyarakat untuk membaca karyanya yang terpublikasi dalam media sosial. Hal inilah yang membuat sastra siber memiliki eksistensi tinggi. Sastra siber cenderung lebih memunculkan kreativitas pengarang untuk menuangkan gagasannya dalam media siber tanpa harus mengikuti ketentuan-ketentuan khusus dari penerbit mayor atau minor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abstract":"Penelitian ini ingin menyampikan perkembangan dalam dunia sastra, terutama dalam media penyebaran atau publikasi yang semakin hari semakin menuju kepada kemodernan. Hal tersebut membuktikan bahwa sastra mengikuti perkembangan zaman, dan mengikuti keinginan yang diinginkan oleh konsumen atau pembaca. Alur perkembangan dimulai dengan lisan yang awalnya hanya boleh dilakukan kepada raja dan keluarganya, lama-kelamaan masyarakat biasa sudah mulai bisa menikmati cerita sastra. Satu langkah kemajuan kemudian, manusia mulai mengenal tulisan. Maka sastra pun ikut dituliskan pada sebuah tulisan, agar semua orang bisa membaca dan menyimpan karya sastra tersebut. Satu langkah perkembangan selanjutnya yang kini mulai trending di masyarakat adalah sastra siber, yaitu karya sastra yang dimuat di dalam dunia internet. Sehingga, masyarakat dan pembaca dapat menikmati karya sastra secara mudah dan cepat. Hal ini, yang menjadi peluang besar bagi penulis untuk menuliskan karya sastranya di dalam dunia siber. Penulis bebas menuliskan apapun, dan sekreatif penulis tanpa batasan atau aturan yang ditetapkan yang cenderung mengikat kreatif penulis. Lahan yang sering dikunjungi salah satunya adalah aplikasi gratis, yaitu Webtoon dan Wattpad. Banyak bacaan yang diminati pembaca dan masyarakat sehingga karya tersebut menjadi populer, karena standart kepopuleran suatu karya yang menentukan adalah pembaca. Penelitian ini menggunakan studi kualitatif dengan menerapkan metode analisis deskriptif. Hasil dari penelitian ini menunjukkan bahwa sastra siber mengikuti perkembangan zaman. Bahkan, bisa menjadi lahan dan penunjukan kreatifitas seseorang dalam membuat suatu karya sastra.","author":[{"dropping-particle":"","family":"Yusanta","given":"Fathiyatul B.","non-dropping-particle":"","parse-names":false,"suffix":""},{"dropping-particle":"","family":"Wati","given":"Rianna","non-dropping-particle":"","parse-names":false,"suffix":""}],"container-title":"Jurnal LITERASI","id":"ITEM-1","issue":"April","issued":{"date-parts":[["2020"]]},"page":"1-7","title":"Eksistensi Sastra Cyber: Webtoon Dan Wattpad Menjadi Sastra Populer Dan Lahan Publikasi Bagi Pengarang","type":"article-journal","volume":"4"},"uris":["http://www.mendeley.com/documents/?uuid=c761e9a4-4bd3-4231-90e7-e31c1d27f76d"]}],"mendeley":{"formattedCitation":"(Yusanta &amp; Wati, 2020)","plainTextFormattedCitation":"(Yusanta &amp; Wati, 2020)","previouslyFormattedCitation":"(Yusanta &amp; Wati, 2020)"},"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Yusanta &amp; Wati, 2020)</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w:t>
      </w:r>
    </w:p>
    <w:p w14:paraId="10F00B1D" w14:textId="77777777" w:rsidR="00191AC0" w:rsidRPr="000631B6" w:rsidRDefault="00191AC0" w:rsidP="000631B6">
      <w:pPr>
        <w:pStyle w:val="NoSpacing"/>
        <w:spacing w:line="360" w:lineRule="auto"/>
        <w:ind w:firstLine="709"/>
        <w:jc w:val="both"/>
        <w:rPr>
          <w:rFonts w:ascii="Times New Roman" w:hAnsi="Times New Roman" w:cs="Times New Roman"/>
          <w:sz w:val="24"/>
          <w:szCs w:val="24"/>
        </w:rPr>
      </w:pPr>
      <w:r w:rsidRPr="000631B6">
        <w:rPr>
          <w:rFonts w:ascii="Times New Roman" w:hAnsi="Times New Roman" w:cs="Times New Roman"/>
          <w:sz w:val="24"/>
          <w:szCs w:val="24"/>
        </w:rPr>
        <w:t xml:space="preserve">Eksistensi sastra siber di kalangan mahasiswa sedikit banyak mempengaruhi pembelajaran sastra yang sedang ditempuhnya. Pada pembelajaran sastra, mahasiswa biasanya diminta untuk memperoduksi karya sastra. Dari 230 responden mahasiswa yang berada di empat PTKIN, sebanyak 80 mahasiswa mengaku sangat setuju, 76 mahasiswa mengaku setuju, 62 mahasiswa mengaku cukup setuju, dan 12 mahasiswa mengaku kurang setuju bahwa mereka sering mendapat inspirasi/ide cerita menulis dari media sosial. Hal ini menunjukkan bahwa sebagian besar mahasiswa dalam menulis karya sastra diinspirasi oleh karya-karya sastra yang dibacanya di media sosial. Penggunaan media sosial yang kian hari kian meluas dengan bermacam variasinya, membuat akses informasi menyebar dengan pesat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DOI":"10.22460/semantik.v10i1.p55-64","abstract":"The demands of learning in the 4.0 era require students not only to learn but to interpret learning as a whole, besides that during the pandemic period, learning is done online. The importance of literacy activities among students is not only limited to reading and writing skills but must include two other language skills such as listening skills and speaking skills. To hone these four skills requires continuous activities. Many students are skilled in writing skills but lacking in speaking skills. This can be overcome with a multiliterative learning model that optimizes the four language skills as well as other aspects such as the use of technology and the surrounding environment that can be used as learning materials. After the multiliteration learning stage is achieved, it is expected that students' interpersonal intelligence will change. How they understand other people's situations, how to empathize, work together in groups. This study aims to determine the optimization of the multiliteration learning model in improving interpersonal intelligence in writing literary subjects and to determine the results of multiliterative learning in making short stories. The method used in this research is pre-experimental method. Experimental research using one class with a research sample of 40 students. The results showed that this method was effectively used in improving interpersonal intelligence in writing literary works. The short story writing test results obtained by an average of 63.50 at the pretest while the posttest average was 83.13, so there was an increase of 19.63.","author":[{"dropping-particle":"","family":"Lestari","given":"Riana Dwi","non-dropping-particle":"","parse-names":false,"suffix":""},{"dropping-particle":"","family":"Untari","given":"Esti","non-dropping-particle":"","parse-names":false,"suffix":""}],"container-title":"Wahana Sekolah Dasar","id":"ITEM-1","issue":"1","issued":{"date-parts":[["2021"]]},"page":"55-64","title":"Penerapan Model Pembelajaran Multiliterasi Interpersonal Pada Mata Kuliah Menulis","type":"article-journal","volume":"25"},"uris":["http://www.mendeley.com/documents/?uuid=203c020f-e70c-46ba-b316-f725ac69eefb"]}],"mendeley":{"formattedCitation":"(Lestari &amp; Untari, 2021)","plainTextFormattedCitation":"(Lestari &amp; Untari, 2021)","previouslyFormattedCitation":"(Lestari &amp; Untari, 2021)"},"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Lestari &amp; Untari, 2021)</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 xml:space="preserve">. </w:t>
      </w:r>
    </w:p>
    <w:p w14:paraId="539006C7" w14:textId="77777777" w:rsidR="00E8565F" w:rsidRDefault="00191AC0" w:rsidP="00E8565F">
      <w:pPr>
        <w:pStyle w:val="NoSpacing"/>
        <w:spacing w:line="360" w:lineRule="auto"/>
        <w:ind w:firstLine="709"/>
        <w:jc w:val="both"/>
        <w:rPr>
          <w:rFonts w:ascii="Times New Roman" w:hAnsi="Times New Roman" w:cs="Times New Roman"/>
          <w:sz w:val="24"/>
          <w:szCs w:val="24"/>
          <w:lang w:val="id-ID"/>
        </w:rPr>
      </w:pPr>
      <w:r w:rsidRPr="000631B6">
        <w:rPr>
          <w:rFonts w:ascii="Times New Roman" w:hAnsi="Times New Roman" w:cs="Times New Roman"/>
          <w:sz w:val="24"/>
          <w:szCs w:val="24"/>
        </w:rPr>
        <w:t xml:space="preserve">Fenomena semacam ini bisa saja menjadi suatu kelebihan dari sastra siber, bisa juga menjadi sebuah kekurangan. Kelebihan yang teridentifikasi yakni karya sastra dapat berkembang pesat karena banyak penikmat sastra siber yang ikut memproduksi karya sastra. Misalnya karya puisi. Mahasiswa mengaku sering melihat seseorang mengunggah tulisan yang berupa puisi di media sosial. Apabila seseorang tersebut memiliki jutaan pengikut pada media sosialnya, lalu pengikutnya menjadi terinspirasi untuk menulis puisi juga, maka dalam waktu singkat akan muncul jutaan puisi baru hanya karena satu orang pengunggahnya. Tingkat kepopuleran sebuah karya sastra ditentukan oleh masyarakat </w:t>
      </w:r>
      <w:r w:rsidRPr="000631B6">
        <w:rPr>
          <w:rFonts w:ascii="Times New Roman" w:hAnsi="Times New Roman" w:cs="Times New Roman"/>
          <w:sz w:val="24"/>
          <w:szCs w:val="24"/>
        </w:rPr>
        <w:fldChar w:fldCharType="begin" w:fldLock="1"/>
      </w:r>
      <w:r w:rsidRPr="000631B6">
        <w:rPr>
          <w:rFonts w:ascii="Times New Roman" w:hAnsi="Times New Roman" w:cs="Times New Roman"/>
          <w:sz w:val="24"/>
          <w:szCs w:val="24"/>
        </w:rPr>
        <w:instrText>ADDIN CSL_CITATION {"citationItems":[{"id":"ITEM-1","itemData":{"abstract":"Penelitian ini ingin menyampikan perkembangan dalam dunia sastra, terutama dalam media penyebaran atau publikasi yang semakin hari semakin menuju kepada kemodernan. Hal tersebut membuktikan bahwa sastra mengikuti perkembangan zaman, dan mengikuti keinginan yang diinginkan oleh konsumen atau pembaca. Alur perkembangan dimulai dengan lisan yang awalnya hanya boleh dilakukan kepada raja dan keluarganya, lama-kelamaan masyarakat biasa sudah mulai bisa menikmati cerita sastra. Satu langkah kemajuan kemudian, manusia mulai mengenal tulisan. Maka sastra pun ikut dituliskan pada sebuah tulisan, agar semua orang bisa membaca dan menyimpan karya sastra tersebut. Satu langkah perkembangan selanjutnya yang kini mulai trending di masyarakat adalah sastra siber, yaitu karya sastra yang dimuat di dalam dunia internet. Sehingga, masyarakat dan pembaca dapat menikmati karya sastra secara mudah dan cepat. Hal ini, yang menjadi peluang besar bagi penulis untuk menuliskan karya sastranya di dalam dunia siber. Penulis bebas menuliskan apapun, dan sekreatif penulis tanpa batasan atau aturan yang ditetapkan yang cenderung mengikat kreatif penulis. Lahan yang sering dikunjungi salah satunya adalah aplikasi gratis, yaitu Webtoon dan Wattpad. Banyak bacaan yang diminati pembaca dan masyarakat sehingga karya tersebut menjadi populer, karena standart kepopuleran suatu karya yang menentukan adalah pembaca. Penelitian ini menggunakan studi kualitatif dengan menerapkan metode analisis deskriptif. Hasil dari penelitian ini menunjukkan bahwa sastra siber mengikuti perkembangan zaman. Bahkan, bisa menjadi lahan dan penunjukan kreatifitas seseorang dalam membuat suatu karya sastra.","author":[{"dropping-particle":"","family":"Yusanta","given":"Fathiyatul B.","non-dropping-particle":"","parse-names":false,"suffix":""},{"dropping-particle":"","family":"Wati","given":"Rianna","non-dropping-particle":"","parse-names":false,"suffix":""}],"container-title":"Jurnal LITERASI","id":"ITEM-1","issue":"April","issued":{"date-parts":[["2020"]]},"page":"1-7","title":"Eksistensi Sastra Cyber: Webtoon Dan Wattpad Menjadi Sastra Populer Dan Lahan Publikasi Bagi Pengarang","type":"article-journal","volume":"4"},"uris":["http://www.mendeley.com/documents/?uuid=c761e9a4-4bd3-4231-90e7-e31c1d27f76d"]}],"mendeley":{"formattedCitation":"(Yusanta &amp; Wati, 2020)","plainTextFormattedCitation":"(Yusanta &amp; Wati, 2020)","previouslyFormattedCitation":"(Yusanta &amp; Wati, 2020)"},"properties":{"noteIndex":0},"schema":"https://github.com/citation-style-language/schema/raw/master/csl-citation.json"}</w:instrText>
      </w:r>
      <w:r w:rsidRPr="000631B6">
        <w:rPr>
          <w:rFonts w:ascii="Times New Roman" w:hAnsi="Times New Roman" w:cs="Times New Roman"/>
          <w:sz w:val="24"/>
          <w:szCs w:val="24"/>
        </w:rPr>
        <w:fldChar w:fldCharType="separate"/>
      </w:r>
      <w:r w:rsidRPr="000631B6">
        <w:rPr>
          <w:rFonts w:ascii="Times New Roman" w:hAnsi="Times New Roman" w:cs="Times New Roman"/>
          <w:noProof/>
          <w:sz w:val="24"/>
          <w:szCs w:val="24"/>
        </w:rPr>
        <w:t>(Yusanta &amp; Wati, 2020)</w:t>
      </w:r>
      <w:r w:rsidRPr="000631B6">
        <w:rPr>
          <w:rFonts w:ascii="Times New Roman" w:hAnsi="Times New Roman" w:cs="Times New Roman"/>
          <w:sz w:val="24"/>
          <w:szCs w:val="24"/>
        </w:rPr>
        <w:fldChar w:fldCharType="end"/>
      </w:r>
      <w:r w:rsidRPr="000631B6">
        <w:rPr>
          <w:rFonts w:ascii="Times New Roman" w:hAnsi="Times New Roman" w:cs="Times New Roman"/>
          <w:sz w:val="24"/>
          <w:szCs w:val="24"/>
        </w:rPr>
        <w:t>.</w:t>
      </w:r>
    </w:p>
    <w:p w14:paraId="7E89A134" w14:textId="005EE551" w:rsidR="00191AC0" w:rsidRDefault="00191AC0" w:rsidP="00E8565F">
      <w:pPr>
        <w:pStyle w:val="NoSpacing"/>
        <w:spacing w:line="360" w:lineRule="auto"/>
        <w:ind w:firstLine="709"/>
        <w:jc w:val="both"/>
        <w:rPr>
          <w:rFonts w:ascii="Times New Roman" w:hAnsi="Times New Roman" w:cs="Times New Roman"/>
          <w:sz w:val="24"/>
          <w:szCs w:val="24"/>
        </w:rPr>
      </w:pPr>
      <w:r w:rsidRPr="000631B6">
        <w:rPr>
          <w:rFonts w:ascii="Times New Roman" w:hAnsi="Times New Roman" w:cs="Times New Roman"/>
          <w:sz w:val="24"/>
          <w:szCs w:val="24"/>
        </w:rPr>
        <w:t xml:space="preserve">Kelemahan dari fenomena ini yaitu sastra siber dibaca dan ditulis oleh masyarakat umum yang tentunya juga masih awam dalam bidang sastra. Mereka memproduksi karya sastra hanya bermodalkan inspirasi dari puisi siber yang dibacanya. Hal ini membuat kualitas karya sastra dalam sastra siber beraneka ragam. Jika ini berlangsung terus menerus, masyarakat akan menjadi samar akan sastra berkualitas yang ditulis oleh sastrawan-sastrawan. </w:t>
      </w:r>
    </w:p>
    <w:p w14:paraId="4A34FBD4" w14:textId="77777777" w:rsidR="000631B6" w:rsidRPr="000631B6" w:rsidRDefault="000631B6" w:rsidP="000631B6">
      <w:pPr>
        <w:pStyle w:val="NoSpacing"/>
        <w:spacing w:line="360" w:lineRule="auto"/>
        <w:jc w:val="both"/>
        <w:rPr>
          <w:rFonts w:ascii="Times New Roman" w:hAnsi="Times New Roman" w:cs="Times New Roman"/>
          <w:sz w:val="24"/>
          <w:szCs w:val="24"/>
        </w:rPr>
      </w:pPr>
    </w:p>
    <w:p w14:paraId="1E00DAC9" w14:textId="4D3DFBAE" w:rsidR="00191AC0" w:rsidRPr="000631B6" w:rsidRDefault="00191AC0" w:rsidP="000631B6">
      <w:pPr>
        <w:pStyle w:val="NoSpacing"/>
        <w:spacing w:line="360" w:lineRule="auto"/>
        <w:jc w:val="both"/>
        <w:rPr>
          <w:rFonts w:ascii="Times New Roman" w:hAnsi="Times New Roman" w:cs="Times New Roman"/>
          <w:b/>
          <w:bCs/>
          <w:sz w:val="24"/>
          <w:szCs w:val="24"/>
        </w:rPr>
      </w:pPr>
      <w:r w:rsidRPr="000631B6">
        <w:rPr>
          <w:rFonts w:ascii="Times New Roman" w:hAnsi="Times New Roman" w:cs="Times New Roman"/>
          <w:b/>
          <w:bCs/>
          <w:sz w:val="24"/>
          <w:szCs w:val="24"/>
        </w:rPr>
        <w:t>SIMPULAN</w:t>
      </w:r>
    </w:p>
    <w:p w14:paraId="0FC7B730" w14:textId="35DB7FC3" w:rsidR="00191AC0" w:rsidRPr="00E8565F" w:rsidRDefault="00191AC0" w:rsidP="000631B6">
      <w:pPr>
        <w:pStyle w:val="NoSpacing"/>
        <w:spacing w:line="360" w:lineRule="auto"/>
        <w:ind w:firstLine="720"/>
        <w:jc w:val="both"/>
        <w:rPr>
          <w:rFonts w:ascii="Times New Roman" w:hAnsi="Times New Roman" w:cs="Times New Roman"/>
          <w:sz w:val="24"/>
          <w:szCs w:val="24"/>
          <w:lang w:val="id-ID"/>
        </w:rPr>
      </w:pPr>
      <w:r w:rsidRPr="000631B6">
        <w:rPr>
          <w:rFonts w:ascii="Times New Roman" w:hAnsi="Times New Roman" w:cs="Times New Roman"/>
          <w:sz w:val="24"/>
          <w:szCs w:val="24"/>
        </w:rPr>
        <w:lastRenderedPageBreak/>
        <w:t>Saat ini pengaruh sastra siber pada kalangan mahasiswa cukup besar. Hal ini terlihat dari beberapa pengakuan mahasiswa, yakni mereka menjadi makin semangat dan kreatif dalam menulis, menggunakan media sosial sebagai alat penyalur ideologi, pola piker mereka menjadi terasah, diksi untuk menulis makin bervariasi, hingga mempelajari bentuk teks sastra yang baru berkat media sosial. Dengan hasil yang didapatkan ini dapat disimpulkan bahwa sastra siber cukup berkontribusi terhadap pembelajaran menulis teks sastra bagi mahasiswa. Bagi para pemula, mereka dapat dengan mudah mendapatkan inspirasi dan variasi diksi dari membaca sastra siber. Selain itu, baik penulis pemula maupun senior, mereka tidak perlu lagi merasa khawatir jika karyanya tidak dapat terbit atau dibaca orang lain, karena media siber dapat menjangkau masyarakat secara luas dan mudah</w:t>
      </w:r>
      <w:r w:rsidR="00E8565F">
        <w:rPr>
          <w:rFonts w:ascii="Times New Roman" w:hAnsi="Times New Roman" w:cs="Times New Roman"/>
          <w:sz w:val="24"/>
          <w:szCs w:val="24"/>
          <w:lang w:val="id-ID"/>
        </w:rPr>
        <w:t xml:space="preserve">. </w:t>
      </w:r>
    </w:p>
    <w:p w14:paraId="7BCB6228" w14:textId="77777777" w:rsidR="00191AC0" w:rsidRPr="00191AC0" w:rsidRDefault="00191AC0" w:rsidP="00191AC0">
      <w:pPr>
        <w:keepNext/>
        <w:spacing w:line="360" w:lineRule="auto"/>
        <w:ind w:firstLine="709"/>
        <w:jc w:val="both"/>
        <w:rPr>
          <w:rFonts w:ascii="Times New Roman" w:hAnsi="Times New Roman" w:cs="Times New Roman"/>
          <w:sz w:val="24"/>
          <w:szCs w:val="24"/>
        </w:rPr>
      </w:pPr>
    </w:p>
    <w:p w14:paraId="4481A1CD" w14:textId="77777777" w:rsidR="00191AC0" w:rsidRPr="00191AC0" w:rsidRDefault="00191AC0" w:rsidP="00191AC0">
      <w:pPr>
        <w:spacing w:line="360" w:lineRule="auto"/>
        <w:rPr>
          <w:rFonts w:ascii="Times New Roman" w:hAnsi="Times New Roman" w:cs="Times New Roman"/>
          <w:sz w:val="24"/>
          <w:szCs w:val="24"/>
        </w:rPr>
      </w:pPr>
      <w:r w:rsidRPr="00191AC0">
        <w:rPr>
          <w:rFonts w:ascii="Times New Roman" w:hAnsi="Times New Roman" w:cs="Times New Roman"/>
          <w:sz w:val="24"/>
          <w:szCs w:val="24"/>
        </w:rPr>
        <w:br w:type="page"/>
      </w:r>
    </w:p>
    <w:p w14:paraId="3C290652" w14:textId="70A24ACD" w:rsidR="00191AC0" w:rsidRPr="000631B6" w:rsidRDefault="000631B6" w:rsidP="00191AC0">
      <w:pPr>
        <w:keepNext/>
        <w:spacing w:line="360" w:lineRule="auto"/>
        <w:jc w:val="both"/>
        <w:rPr>
          <w:rFonts w:ascii="Times New Roman" w:hAnsi="Times New Roman" w:cs="Times New Roman"/>
          <w:b/>
          <w:bCs/>
          <w:sz w:val="24"/>
          <w:szCs w:val="24"/>
        </w:rPr>
      </w:pPr>
      <w:r w:rsidRPr="000631B6">
        <w:rPr>
          <w:rFonts w:ascii="Times New Roman" w:hAnsi="Times New Roman" w:cs="Times New Roman"/>
          <w:b/>
          <w:bCs/>
          <w:sz w:val="24"/>
          <w:szCs w:val="24"/>
        </w:rPr>
        <w:lastRenderedPageBreak/>
        <w:t>DAFTAR PUSTAKA</w:t>
      </w:r>
    </w:p>
    <w:p w14:paraId="0CE45142" w14:textId="77777777"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sz w:val="24"/>
          <w:szCs w:val="24"/>
        </w:rPr>
        <w:fldChar w:fldCharType="begin" w:fldLock="1"/>
      </w:r>
      <w:r w:rsidRPr="00272142">
        <w:rPr>
          <w:rFonts w:ascii="Times New Roman" w:hAnsi="Times New Roman" w:cs="Times New Roman"/>
          <w:sz w:val="24"/>
          <w:szCs w:val="24"/>
        </w:rPr>
        <w:instrText xml:space="preserve">ADDIN Mendeley Bibliography CSL_BIBLIOGRAPHY </w:instrText>
      </w:r>
      <w:r w:rsidRPr="00272142">
        <w:rPr>
          <w:rFonts w:ascii="Times New Roman" w:hAnsi="Times New Roman" w:cs="Times New Roman"/>
          <w:sz w:val="24"/>
          <w:szCs w:val="24"/>
        </w:rPr>
        <w:fldChar w:fldCharType="separate"/>
      </w:r>
      <w:r w:rsidRPr="00272142">
        <w:rPr>
          <w:rFonts w:ascii="Times New Roman" w:hAnsi="Times New Roman" w:cs="Times New Roman"/>
          <w:noProof/>
          <w:sz w:val="24"/>
          <w:szCs w:val="24"/>
        </w:rPr>
        <w:t xml:space="preserve">Anggraeni, S. R., Wati, R., Budaya, F. I., Negeri, U., &amp; Maret, S. (2020). Sastra Misterius dalam Dunia Siber Masa Kini. </w:t>
      </w:r>
      <w:r w:rsidRPr="00272142">
        <w:rPr>
          <w:rFonts w:ascii="Times New Roman" w:hAnsi="Times New Roman" w:cs="Times New Roman"/>
          <w:i/>
          <w:iCs/>
          <w:noProof/>
          <w:sz w:val="24"/>
          <w:szCs w:val="24"/>
        </w:rPr>
        <w:t>Literasi : Jurnal Bahasa Dan Sastra Indonesia Serta Pembelajarannya</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4</w:t>
      </w:r>
      <w:r w:rsidRPr="00272142">
        <w:rPr>
          <w:rFonts w:ascii="Times New Roman" w:hAnsi="Times New Roman" w:cs="Times New Roman"/>
          <w:noProof/>
          <w:sz w:val="24"/>
          <w:szCs w:val="24"/>
        </w:rPr>
        <w:t>(April). https://jurnal.unigal.ac.id/index.php/literasi/article/view/3082</w:t>
      </w:r>
    </w:p>
    <w:p w14:paraId="2E0DFFCF" w14:textId="77777777"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Anwar, D. (2018). Bahasa dan Sastra Indonesia di Dunia Cyber: Manfaat dan Tantangan. </w:t>
      </w:r>
      <w:r w:rsidRPr="00272142">
        <w:rPr>
          <w:rFonts w:ascii="Times New Roman" w:hAnsi="Times New Roman" w:cs="Times New Roman"/>
          <w:i/>
          <w:iCs/>
          <w:noProof/>
          <w:sz w:val="24"/>
          <w:szCs w:val="24"/>
        </w:rPr>
        <w:t>PROCEEDING UNIVERSITAS PAMULANG</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1</w:t>
      </w:r>
      <w:r w:rsidRPr="00272142">
        <w:rPr>
          <w:rFonts w:ascii="Times New Roman" w:hAnsi="Times New Roman" w:cs="Times New Roman"/>
          <w:noProof/>
          <w:sz w:val="24"/>
          <w:szCs w:val="24"/>
        </w:rPr>
        <w:t>(1).</w:t>
      </w:r>
    </w:p>
    <w:p w14:paraId="6A1B6FD4" w14:textId="592E4FFF"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Cinthya, N., &amp; Wati, R. (2020). Fenomena Sastra Cyber: Trend Baru Sastra Islami Dalam Masyarakat Modern Di Indonesia. </w:t>
      </w:r>
      <w:r w:rsidRPr="00272142">
        <w:rPr>
          <w:rFonts w:ascii="Times New Roman" w:hAnsi="Times New Roman" w:cs="Times New Roman"/>
          <w:i/>
          <w:iCs/>
          <w:noProof/>
          <w:sz w:val="24"/>
          <w:szCs w:val="24"/>
        </w:rPr>
        <w:t>Jurnal Edukasi Khatulistiwa</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3</w:t>
      </w:r>
      <w:r w:rsidRPr="00272142">
        <w:rPr>
          <w:rFonts w:ascii="Times New Roman" w:hAnsi="Times New Roman" w:cs="Times New Roman"/>
          <w:noProof/>
          <w:sz w:val="24"/>
          <w:szCs w:val="24"/>
        </w:rPr>
        <w:t>(1), 1. https://doi.org/10.26418/ekha.v3i1.37991</w:t>
      </w:r>
    </w:p>
    <w:p w14:paraId="60BFCC2A" w14:textId="2A97B707" w:rsidR="00272142" w:rsidRPr="00272142" w:rsidRDefault="00272142" w:rsidP="00272142">
      <w:pPr>
        <w:widowControl w:val="0"/>
        <w:autoSpaceDE w:val="0"/>
        <w:autoSpaceDN w:val="0"/>
        <w:adjustRightInd w:val="0"/>
        <w:spacing w:line="360" w:lineRule="auto"/>
        <w:ind w:left="480" w:hanging="480"/>
        <w:rPr>
          <w:rFonts w:ascii="Times New Roman" w:hAnsi="Times New Roman" w:cs="Times New Roman"/>
          <w:color w:val="000000"/>
          <w:sz w:val="24"/>
          <w:szCs w:val="24"/>
          <w:lang w:val="en-US" w:bidi="en-US"/>
        </w:rPr>
      </w:pPr>
      <w:r w:rsidRPr="00272142">
        <w:rPr>
          <w:rFonts w:ascii="Times New Roman" w:hAnsi="Times New Roman" w:cs="Times New Roman"/>
          <w:color w:val="000000"/>
          <w:sz w:val="24"/>
          <w:szCs w:val="24"/>
          <w:lang w:val="en-US" w:bidi="en-US"/>
        </w:rPr>
        <w:t xml:space="preserve">Damono, Sapardi Djoko 2012. </w:t>
      </w:r>
      <w:r w:rsidRPr="00272142">
        <w:rPr>
          <w:rFonts w:ascii="Times New Roman" w:hAnsi="Times New Roman" w:cs="Times New Roman"/>
          <w:i/>
          <w:iCs/>
          <w:color w:val="000000"/>
          <w:sz w:val="24"/>
          <w:szCs w:val="24"/>
          <w:lang w:val="en-US" w:bidi="en-US"/>
        </w:rPr>
        <w:t>Alih Wahana</w:t>
      </w:r>
      <w:r w:rsidRPr="00272142">
        <w:rPr>
          <w:rFonts w:ascii="Times New Roman" w:hAnsi="Times New Roman" w:cs="Times New Roman"/>
          <w:color w:val="000000"/>
          <w:sz w:val="24"/>
          <w:szCs w:val="24"/>
          <w:lang w:val="en-US" w:bidi="en-US"/>
        </w:rPr>
        <w:t>. Ciputat: Editum.</w:t>
      </w:r>
    </w:p>
    <w:p w14:paraId="19554A9B" w14:textId="60DB50B7" w:rsidR="00272142" w:rsidRDefault="00272142" w:rsidP="00272142">
      <w:pPr>
        <w:pStyle w:val="BodyText"/>
        <w:spacing w:after="100"/>
        <w:ind w:left="720" w:hanging="720"/>
        <w:jc w:val="both"/>
        <w:rPr>
          <w:color w:val="000000"/>
          <w:sz w:val="24"/>
          <w:szCs w:val="24"/>
          <w:lang w:val="en-US" w:bidi="en-US"/>
        </w:rPr>
      </w:pPr>
      <w:r w:rsidRPr="00272142">
        <w:rPr>
          <w:color w:val="000000"/>
          <w:sz w:val="24"/>
          <w:szCs w:val="24"/>
          <w:lang w:val="en-US" w:bidi="en-US"/>
        </w:rPr>
        <w:t xml:space="preserve">Herfanda, Ahmadun Yosi. 2004. “Puisi </w:t>
      </w:r>
      <w:r w:rsidRPr="00272142">
        <w:rPr>
          <w:i/>
          <w:iCs/>
          <w:color w:val="000000"/>
          <w:sz w:val="24"/>
          <w:szCs w:val="24"/>
          <w:lang w:val="en-US" w:bidi="en-US"/>
        </w:rPr>
        <w:t>Cyber</w:t>
      </w:r>
      <w:r w:rsidRPr="00272142">
        <w:rPr>
          <w:color w:val="000000"/>
          <w:sz w:val="24"/>
          <w:szCs w:val="24"/>
          <w:lang w:val="en-US" w:bidi="en-US"/>
        </w:rPr>
        <w:t xml:space="preserve">, Genre atau Tong Sampah” dalam </w:t>
      </w:r>
      <w:r w:rsidRPr="00272142">
        <w:rPr>
          <w:i/>
          <w:iCs/>
          <w:color w:val="000000"/>
          <w:sz w:val="24"/>
          <w:szCs w:val="24"/>
          <w:lang w:val="en-US" w:bidi="en-US"/>
        </w:rPr>
        <w:t>Cyber Grafitti: Polemik Sastra Cyberpunk, Kumpulan Esai</w:t>
      </w:r>
      <w:r w:rsidRPr="00272142">
        <w:rPr>
          <w:color w:val="000000"/>
          <w:sz w:val="24"/>
          <w:szCs w:val="24"/>
          <w:lang w:val="en-US" w:bidi="en-US"/>
        </w:rPr>
        <w:t>. Saut Situmorang (Editor). Yogyakarta: Jendela.</w:t>
      </w:r>
    </w:p>
    <w:p w14:paraId="58B470FE" w14:textId="293AE65B" w:rsidR="0029459E" w:rsidRPr="0029459E" w:rsidRDefault="0029459E" w:rsidP="0029459E">
      <w:pPr>
        <w:pStyle w:val="BodyText"/>
        <w:spacing w:after="100"/>
        <w:ind w:left="720" w:hanging="720"/>
        <w:jc w:val="both"/>
        <w:rPr>
          <w:sz w:val="24"/>
          <w:szCs w:val="24"/>
          <w:lang w:val="id-ID"/>
        </w:rPr>
      </w:pPr>
      <w:r w:rsidRPr="0029459E">
        <w:rPr>
          <w:color w:val="000000"/>
          <w:sz w:val="24"/>
          <w:szCs w:val="24"/>
          <w:lang w:val="id-ID" w:bidi="en-US"/>
        </w:rPr>
        <w:t xml:space="preserve">Ibda, Hamidulloh. 2019. </w:t>
      </w:r>
      <w:r w:rsidRPr="0029459E">
        <w:rPr>
          <w:sz w:val="24"/>
          <w:szCs w:val="24"/>
        </w:rPr>
        <w:t xml:space="preserve">Integrasi Sastra Siber dalam Pembelajaran Bahasa Indonesia SD/MI untuk Menjawab Era Revolusi Industri 4.0 dan Society </w:t>
      </w:r>
      <w:proofErr w:type="gramStart"/>
      <w:r w:rsidRPr="0029459E">
        <w:rPr>
          <w:sz w:val="24"/>
          <w:szCs w:val="24"/>
        </w:rPr>
        <w:t>5.0</w:t>
      </w:r>
      <w:r w:rsidRPr="0029459E">
        <w:rPr>
          <w:sz w:val="24"/>
          <w:szCs w:val="24"/>
          <w:lang w:val="id-ID"/>
        </w:rPr>
        <w:t>..</w:t>
      </w:r>
      <w:proofErr w:type="gramEnd"/>
      <w:r w:rsidRPr="0029459E">
        <w:rPr>
          <w:sz w:val="24"/>
          <w:szCs w:val="24"/>
          <w:lang w:val="id-ID"/>
        </w:rPr>
        <w:t xml:space="preserve"> </w:t>
      </w:r>
      <w:r w:rsidRPr="0029459E">
        <w:rPr>
          <w:sz w:val="24"/>
          <w:szCs w:val="24"/>
          <w:lang w:val="id-ID"/>
        </w:rPr>
        <w:t>https://inisnu.ac.id/wp-content/uploads/2019/05/30.-Ibda-Integrasi-Sastra-Siber-dalam-Pembelajaran-Bahasa-Indonesia-SDMI-dalam-Menjawab-Era-Revolusi-Industri-4.0-dan-Society-5.0-prosiding.pdf</w:t>
      </w:r>
    </w:p>
    <w:p w14:paraId="01068B8A" w14:textId="268C2197" w:rsidR="0029459E" w:rsidRPr="0029459E" w:rsidRDefault="0029459E" w:rsidP="009526B8">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Jannah, Raudhatul dan Rianna Wati (2021). </w:t>
      </w:r>
      <w:r w:rsidR="009526B8" w:rsidRPr="0029459E">
        <w:rPr>
          <w:rFonts w:ascii="Times New Roman" w:hAnsi="Times New Roman" w:cs="Times New Roman"/>
          <w:noProof/>
          <w:sz w:val="24"/>
          <w:szCs w:val="24"/>
          <w:lang w:val="id-ID"/>
        </w:rPr>
        <w:t>KONTRIBUSI MEDIA SIBER TERHADAP KEBERADAAN SASTRA RELIGI DI MEDIA SOSIAL INSTAGRAM</w:t>
      </w:r>
      <w:r w:rsidR="009526B8">
        <w:rPr>
          <w:rFonts w:ascii="Times New Roman" w:hAnsi="Times New Roman" w:cs="Times New Roman"/>
          <w:noProof/>
          <w:sz w:val="24"/>
          <w:szCs w:val="24"/>
          <w:lang w:val="id-ID"/>
        </w:rPr>
        <w:t xml:space="preserve">. </w:t>
      </w:r>
      <w:r w:rsidR="009526B8" w:rsidRPr="0029459E">
        <w:rPr>
          <w:rFonts w:ascii="Times New Roman" w:hAnsi="Times New Roman" w:cs="Times New Roman"/>
          <w:noProof/>
          <w:sz w:val="24"/>
          <w:szCs w:val="24"/>
          <w:lang w:val="id-ID"/>
        </w:rPr>
        <w:t xml:space="preserve"> </w:t>
      </w:r>
      <w:r w:rsidRPr="0029459E">
        <w:rPr>
          <w:rFonts w:ascii="Times New Roman" w:hAnsi="Times New Roman" w:cs="Times New Roman"/>
          <w:noProof/>
          <w:sz w:val="24"/>
          <w:szCs w:val="24"/>
          <w:lang w:val="id-ID"/>
        </w:rPr>
        <w:t>LITERASI, Jurnal Ilmiah Pend. Bahasadan Sastra IndonesiaVol.11, No.2, Juli 2021e-ISSN 2549-259469</w:t>
      </w:r>
    </w:p>
    <w:p w14:paraId="399E0ABB" w14:textId="137B6CB8"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Lestari, R. D., &amp; Untari, E. (2021). Penerapan Model Pembelajaran Multiliterasi Interpersonal Pada Mata Kuliah Menulis. </w:t>
      </w:r>
      <w:r w:rsidRPr="00272142">
        <w:rPr>
          <w:rFonts w:ascii="Times New Roman" w:hAnsi="Times New Roman" w:cs="Times New Roman"/>
          <w:i/>
          <w:iCs/>
          <w:noProof/>
          <w:sz w:val="24"/>
          <w:szCs w:val="24"/>
        </w:rPr>
        <w:t>Wahana Sekolah Dasar</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25</w:t>
      </w:r>
      <w:r w:rsidRPr="00272142">
        <w:rPr>
          <w:rFonts w:ascii="Times New Roman" w:hAnsi="Times New Roman" w:cs="Times New Roman"/>
          <w:noProof/>
          <w:sz w:val="24"/>
          <w:szCs w:val="24"/>
        </w:rPr>
        <w:t>(1), 55–64. https://doi.org/10.22460/semantik.v10i1.p55-64</w:t>
      </w:r>
    </w:p>
    <w:p w14:paraId="7F0E854A" w14:textId="77777777"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Mustika Ika, &amp; Lestari Dwi Riana. (2016). Hubungan Minat Baca dan Kebiasaan Membaca Karya Sastra Terhadap Kemampuan Menulis Puisi. </w:t>
      </w:r>
      <w:r w:rsidRPr="00272142">
        <w:rPr>
          <w:rFonts w:ascii="Times New Roman" w:hAnsi="Times New Roman" w:cs="Times New Roman"/>
          <w:i/>
          <w:iCs/>
          <w:noProof/>
          <w:sz w:val="24"/>
          <w:szCs w:val="24"/>
        </w:rPr>
        <w:t>Semantik</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5</w:t>
      </w:r>
      <w:r w:rsidRPr="00272142">
        <w:rPr>
          <w:rFonts w:ascii="Times New Roman" w:hAnsi="Times New Roman" w:cs="Times New Roman"/>
          <w:noProof/>
          <w:sz w:val="24"/>
          <w:szCs w:val="24"/>
        </w:rPr>
        <w:t>(Volume 5, Number 2, September 2016), 17.</w:t>
      </w:r>
    </w:p>
    <w:p w14:paraId="6B1C7485" w14:textId="61AA921A"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Praningrum, H. I., Wati, R., Budaya, F. I., &amp; Maret, U. S. (2021). Berbagai topik sastra dalam ranah cyber: dari popularitas hingga komunitas cerita bertopik misteri. </w:t>
      </w:r>
      <w:r w:rsidRPr="00272142">
        <w:rPr>
          <w:rFonts w:ascii="Times New Roman" w:hAnsi="Times New Roman" w:cs="Times New Roman"/>
          <w:i/>
          <w:iCs/>
          <w:noProof/>
          <w:sz w:val="24"/>
          <w:szCs w:val="24"/>
        </w:rPr>
        <w:t>Jurnal LITERASI</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5</w:t>
      </w:r>
      <w:r w:rsidRPr="00272142">
        <w:rPr>
          <w:rFonts w:ascii="Times New Roman" w:hAnsi="Times New Roman" w:cs="Times New Roman"/>
          <w:noProof/>
          <w:sz w:val="24"/>
          <w:szCs w:val="24"/>
        </w:rPr>
        <w:t>(April 2021), 11–19.</w:t>
      </w:r>
    </w:p>
    <w:p w14:paraId="67B3D618" w14:textId="3327DE65" w:rsidR="00272142" w:rsidRPr="00272142" w:rsidRDefault="00272142" w:rsidP="00272142">
      <w:pPr>
        <w:widowControl w:val="0"/>
        <w:autoSpaceDE w:val="0"/>
        <w:autoSpaceDN w:val="0"/>
        <w:adjustRightInd w:val="0"/>
        <w:spacing w:line="360" w:lineRule="auto"/>
        <w:ind w:left="480" w:hanging="480"/>
        <w:rPr>
          <w:rFonts w:ascii="Times New Roman" w:hAnsi="Times New Roman" w:cs="Times New Roman"/>
          <w:sz w:val="24"/>
          <w:szCs w:val="24"/>
        </w:rPr>
      </w:pPr>
      <w:r w:rsidRPr="00272142">
        <w:rPr>
          <w:rFonts w:ascii="Times New Roman" w:hAnsi="Times New Roman" w:cs="Times New Roman"/>
          <w:sz w:val="24"/>
          <w:szCs w:val="24"/>
        </w:rPr>
        <w:lastRenderedPageBreak/>
        <w:t xml:space="preserve">Rejo, U. (2014). Memosisikan Sastra Siber Sebagai Lahan Baru dalam Penelitian Sastra Mutakhir di Indonesia. </w:t>
      </w:r>
      <w:r w:rsidRPr="00272142">
        <w:rPr>
          <w:rFonts w:ascii="Times New Roman" w:hAnsi="Times New Roman" w:cs="Times New Roman"/>
          <w:i/>
          <w:iCs/>
          <w:sz w:val="24"/>
          <w:szCs w:val="24"/>
        </w:rPr>
        <w:t>Paramasastra</w:t>
      </w:r>
      <w:r w:rsidRPr="00272142">
        <w:rPr>
          <w:rFonts w:ascii="Times New Roman" w:hAnsi="Times New Roman" w:cs="Times New Roman"/>
          <w:sz w:val="24"/>
          <w:szCs w:val="24"/>
        </w:rPr>
        <w:t xml:space="preserve">, </w:t>
      </w:r>
      <w:r w:rsidRPr="00272142">
        <w:rPr>
          <w:rFonts w:ascii="Times New Roman" w:hAnsi="Times New Roman" w:cs="Times New Roman"/>
          <w:i/>
          <w:iCs/>
          <w:sz w:val="24"/>
          <w:szCs w:val="24"/>
        </w:rPr>
        <w:t>1</w:t>
      </w:r>
      <w:r w:rsidRPr="00272142">
        <w:rPr>
          <w:rFonts w:ascii="Times New Roman" w:hAnsi="Times New Roman" w:cs="Times New Roman"/>
          <w:sz w:val="24"/>
          <w:szCs w:val="24"/>
        </w:rPr>
        <w:t>(2).</w:t>
      </w:r>
    </w:p>
    <w:p w14:paraId="1B8B9A97" w14:textId="6F6072C3" w:rsidR="00272142" w:rsidRPr="00272142" w:rsidRDefault="00272142" w:rsidP="00272142">
      <w:pPr>
        <w:pStyle w:val="BodyText"/>
        <w:spacing w:after="0"/>
        <w:ind w:left="600" w:hanging="600"/>
        <w:rPr>
          <w:color w:val="000000"/>
          <w:sz w:val="24"/>
          <w:szCs w:val="24"/>
          <w:lang w:val="en-US" w:bidi="en-US"/>
        </w:rPr>
      </w:pPr>
      <w:r w:rsidRPr="00272142">
        <w:rPr>
          <w:color w:val="000000"/>
          <w:sz w:val="24"/>
          <w:szCs w:val="24"/>
          <w:lang w:val="en-US" w:bidi="en-US"/>
        </w:rPr>
        <w:t>Susanto, Dwi. 2012. Pengatar Teori Sastra. Yogyakarta: PT Buku Seru.</w:t>
      </w:r>
    </w:p>
    <w:p w14:paraId="621F8A9D" w14:textId="77777777" w:rsidR="00272142" w:rsidRPr="00272142" w:rsidRDefault="00272142" w:rsidP="00272142">
      <w:pPr>
        <w:pStyle w:val="BodyText"/>
        <w:spacing w:after="0"/>
        <w:ind w:left="600" w:hanging="600"/>
        <w:rPr>
          <w:color w:val="000000"/>
          <w:sz w:val="24"/>
          <w:szCs w:val="24"/>
          <w:lang w:val="en-US" w:bidi="en-US"/>
        </w:rPr>
      </w:pPr>
    </w:p>
    <w:p w14:paraId="3DAF1045" w14:textId="3734B9AD"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r w:rsidRPr="00272142">
        <w:rPr>
          <w:rFonts w:ascii="Times New Roman" w:hAnsi="Times New Roman" w:cs="Times New Roman"/>
          <w:noProof/>
          <w:sz w:val="24"/>
          <w:szCs w:val="24"/>
        </w:rPr>
        <w:t xml:space="preserve">Yusanta, F. B., &amp; Wati, R. (2020). Eksistensi Sastra Cyber: Webtoon Dan Wattpad Menjadi Sastra Populer Dan Lahan Publikasi Bagi Pengarang. </w:t>
      </w:r>
      <w:r w:rsidRPr="00272142">
        <w:rPr>
          <w:rFonts w:ascii="Times New Roman" w:hAnsi="Times New Roman" w:cs="Times New Roman"/>
          <w:i/>
          <w:iCs/>
          <w:noProof/>
          <w:sz w:val="24"/>
          <w:szCs w:val="24"/>
        </w:rPr>
        <w:t>Jurnal LITERASI</w:t>
      </w:r>
      <w:r w:rsidRPr="00272142">
        <w:rPr>
          <w:rFonts w:ascii="Times New Roman" w:hAnsi="Times New Roman" w:cs="Times New Roman"/>
          <w:noProof/>
          <w:sz w:val="24"/>
          <w:szCs w:val="24"/>
        </w:rPr>
        <w:t xml:space="preserve">, </w:t>
      </w:r>
      <w:r w:rsidRPr="00272142">
        <w:rPr>
          <w:rFonts w:ascii="Times New Roman" w:hAnsi="Times New Roman" w:cs="Times New Roman"/>
          <w:i/>
          <w:iCs/>
          <w:noProof/>
          <w:sz w:val="24"/>
          <w:szCs w:val="24"/>
        </w:rPr>
        <w:t>4</w:t>
      </w:r>
      <w:r w:rsidRPr="00272142">
        <w:rPr>
          <w:rFonts w:ascii="Times New Roman" w:hAnsi="Times New Roman" w:cs="Times New Roman"/>
          <w:noProof/>
          <w:sz w:val="24"/>
          <w:szCs w:val="24"/>
        </w:rPr>
        <w:t>(April), 1–7.</w:t>
      </w:r>
    </w:p>
    <w:p w14:paraId="4E0DCD9D" w14:textId="77777777" w:rsidR="00272142" w:rsidRPr="00272142" w:rsidRDefault="00272142" w:rsidP="00272142">
      <w:pPr>
        <w:pStyle w:val="BodyText"/>
        <w:spacing w:after="0"/>
        <w:ind w:left="600" w:hanging="600"/>
        <w:rPr>
          <w:color w:val="000000"/>
          <w:sz w:val="24"/>
          <w:szCs w:val="24"/>
          <w:lang w:val="en-US" w:bidi="en-US"/>
        </w:rPr>
      </w:pPr>
    </w:p>
    <w:p w14:paraId="2FBC22AC" w14:textId="77777777" w:rsidR="00272142" w:rsidRPr="00272142" w:rsidRDefault="00272142" w:rsidP="00272142">
      <w:pPr>
        <w:pStyle w:val="BodyText"/>
        <w:spacing w:after="0"/>
        <w:ind w:left="600" w:hanging="600"/>
        <w:rPr>
          <w:sz w:val="24"/>
          <w:szCs w:val="24"/>
        </w:rPr>
      </w:pPr>
    </w:p>
    <w:p w14:paraId="5A87F71D" w14:textId="77777777" w:rsidR="00272142" w:rsidRPr="00272142" w:rsidRDefault="00272142" w:rsidP="00191AC0">
      <w:pPr>
        <w:widowControl w:val="0"/>
        <w:autoSpaceDE w:val="0"/>
        <w:autoSpaceDN w:val="0"/>
        <w:adjustRightInd w:val="0"/>
        <w:spacing w:line="360" w:lineRule="auto"/>
        <w:ind w:left="480" w:hanging="480"/>
        <w:rPr>
          <w:rFonts w:ascii="Times New Roman" w:hAnsi="Times New Roman" w:cs="Times New Roman"/>
          <w:color w:val="000000"/>
          <w:sz w:val="24"/>
          <w:szCs w:val="24"/>
          <w:lang w:val="en-US" w:bidi="en-US"/>
        </w:rPr>
      </w:pPr>
    </w:p>
    <w:p w14:paraId="191B2B18" w14:textId="77777777" w:rsidR="00272142" w:rsidRPr="00272142" w:rsidRDefault="00272142" w:rsidP="00191AC0">
      <w:pPr>
        <w:widowControl w:val="0"/>
        <w:autoSpaceDE w:val="0"/>
        <w:autoSpaceDN w:val="0"/>
        <w:adjustRightInd w:val="0"/>
        <w:spacing w:line="360" w:lineRule="auto"/>
        <w:ind w:left="480" w:hanging="480"/>
        <w:rPr>
          <w:rFonts w:ascii="Times New Roman" w:hAnsi="Times New Roman" w:cs="Times New Roman"/>
        </w:rPr>
      </w:pPr>
    </w:p>
    <w:p w14:paraId="2183E457" w14:textId="77777777" w:rsidR="00191AC0" w:rsidRPr="00272142" w:rsidRDefault="00191AC0" w:rsidP="00191AC0">
      <w:pPr>
        <w:widowControl w:val="0"/>
        <w:autoSpaceDE w:val="0"/>
        <w:autoSpaceDN w:val="0"/>
        <w:adjustRightInd w:val="0"/>
        <w:spacing w:line="360" w:lineRule="auto"/>
        <w:ind w:left="480" w:hanging="480"/>
        <w:rPr>
          <w:rFonts w:ascii="Times New Roman" w:hAnsi="Times New Roman" w:cs="Times New Roman"/>
          <w:noProof/>
          <w:sz w:val="24"/>
          <w:szCs w:val="24"/>
        </w:rPr>
      </w:pPr>
    </w:p>
    <w:p w14:paraId="00100DF2" w14:textId="77777777" w:rsidR="00191AC0" w:rsidRPr="00191AC0" w:rsidRDefault="00191AC0" w:rsidP="00191AC0">
      <w:pPr>
        <w:keepNext/>
        <w:spacing w:line="360" w:lineRule="auto"/>
        <w:jc w:val="both"/>
        <w:rPr>
          <w:rFonts w:ascii="Times New Roman" w:hAnsi="Times New Roman" w:cs="Times New Roman"/>
          <w:sz w:val="24"/>
          <w:szCs w:val="24"/>
        </w:rPr>
      </w:pPr>
      <w:r w:rsidRPr="00272142">
        <w:rPr>
          <w:rFonts w:ascii="Times New Roman" w:hAnsi="Times New Roman" w:cs="Times New Roman"/>
          <w:sz w:val="24"/>
          <w:szCs w:val="24"/>
        </w:rPr>
        <w:fldChar w:fldCharType="end"/>
      </w:r>
    </w:p>
    <w:p w14:paraId="44EEAF81" w14:textId="77777777" w:rsidR="00AE0E7D" w:rsidRPr="00191AC0" w:rsidRDefault="00AE0E7D" w:rsidP="00191AC0">
      <w:pPr>
        <w:spacing w:line="360" w:lineRule="auto"/>
        <w:jc w:val="both"/>
        <w:rPr>
          <w:rFonts w:ascii="Times New Roman" w:hAnsi="Times New Roman" w:cs="Times New Roman"/>
          <w:sz w:val="24"/>
          <w:szCs w:val="24"/>
        </w:rPr>
      </w:pPr>
    </w:p>
    <w:sectPr w:rsidR="00AE0E7D" w:rsidRPr="00191A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Fira Sans">
    <w:charset w:val="00"/>
    <w:family w:val="swiss"/>
    <w:pitch w:val="variable"/>
    <w:sig w:usb0="600002FF"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0E7D"/>
    <w:rsid w:val="00017A0E"/>
    <w:rsid w:val="000631B6"/>
    <w:rsid w:val="000848D8"/>
    <w:rsid w:val="00177380"/>
    <w:rsid w:val="00191AC0"/>
    <w:rsid w:val="00197A89"/>
    <w:rsid w:val="00272142"/>
    <w:rsid w:val="0029459E"/>
    <w:rsid w:val="0041038F"/>
    <w:rsid w:val="00422FC7"/>
    <w:rsid w:val="004305AF"/>
    <w:rsid w:val="00470D2C"/>
    <w:rsid w:val="004D3BD8"/>
    <w:rsid w:val="005C687B"/>
    <w:rsid w:val="006F6608"/>
    <w:rsid w:val="00772EAF"/>
    <w:rsid w:val="00781CB8"/>
    <w:rsid w:val="007B68EC"/>
    <w:rsid w:val="00834ED8"/>
    <w:rsid w:val="0085202A"/>
    <w:rsid w:val="00872349"/>
    <w:rsid w:val="00880737"/>
    <w:rsid w:val="008C437C"/>
    <w:rsid w:val="009526B8"/>
    <w:rsid w:val="00954928"/>
    <w:rsid w:val="009C24C0"/>
    <w:rsid w:val="009C41E5"/>
    <w:rsid w:val="00AE0E7D"/>
    <w:rsid w:val="00B1720F"/>
    <w:rsid w:val="00B211C7"/>
    <w:rsid w:val="00B62E38"/>
    <w:rsid w:val="00C30F42"/>
    <w:rsid w:val="00D018C6"/>
    <w:rsid w:val="00D11681"/>
    <w:rsid w:val="00D50A96"/>
    <w:rsid w:val="00E8565F"/>
    <w:rsid w:val="00EA445E"/>
    <w:rsid w:val="00EE03D6"/>
    <w:rsid w:val="00F10B2C"/>
    <w:rsid w:val="00F30557"/>
    <w:rsid w:val="00F3622F"/>
    <w:rsid w:val="00F44EAE"/>
    <w:rsid w:val="00FE63A1"/>
    <w:rsid w:val="00FF2D32"/>
    <w:rsid w:val="00FF629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F0E7A"/>
  <w15:chartTrackingRefBased/>
  <w15:docId w15:val="{751D7BA7-27F9-4EF8-B1B6-80BF7BAB5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rsid w:val="00F3622F"/>
    <w:rPr>
      <w:rFonts w:ascii="Times New Roman" w:eastAsia="Times New Roman" w:hAnsi="Times New Roman" w:cs="Times New Roman"/>
    </w:rPr>
  </w:style>
  <w:style w:type="paragraph" w:styleId="BodyText">
    <w:name w:val="Body Text"/>
    <w:basedOn w:val="Normal"/>
    <w:link w:val="BodyTextChar"/>
    <w:qFormat/>
    <w:rsid w:val="00F3622F"/>
    <w:pPr>
      <w:widowControl w:val="0"/>
      <w:spacing w:after="180" w:line="240" w:lineRule="auto"/>
      <w:ind w:firstLine="400"/>
    </w:pPr>
    <w:rPr>
      <w:rFonts w:ascii="Times New Roman" w:eastAsia="Times New Roman" w:hAnsi="Times New Roman" w:cs="Times New Roman"/>
    </w:rPr>
  </w:style>
  <w:style w:type="character" w:customStyle="1" w:styleId="BodyTextChar1">
    <w:name w:val="Body Text Char1"/>
    <w:basedOn w:val="DefaultParagraphFont"/>
    <w:uiPriority w:val="99"/>
    <w:semiHidden/>
    <w:rsid w:val="00F3622F"/>
  </w:style>
  <w:style w:type="paragraph" w:styleId="NoSpacing">
    <w:name w:val="No Spacing"/>
    <w:uiPriority w:val="1"/>
    <w:qFormat/>
    <w:rsid w:val="00880737"/>
    <w:pPr>
      <w:spacing w:after="0" w:line="240" w:lineRule="auto"/>
    </w:pPr>
  </w:style>
  <w:style w:type="table" w:styleId="TableGrid">
    <w:name w:val="Table Grid"/>
    <w:basedOn w:val="TableNormal"/>
    <w:uiPriority w:val="39"/>
    <w:rsid w:val="00191AC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1AC0"/>
    <w:pPr>
      <w:spacing w:after="200" w:line="240" w:lineRule="auto"/>
    </w:pPr>
    <w:rPr>
      <w:i/>
      <w:iCs/>
      <w:color w:val="44546A" w:themeColor="text2"/>
      <w:sz w:val="18"/>
      <w:szCs w:val="18"/>
    </w:rPr>
  </w:style>
  <w:style w:type="character" w:styleId="Hyperlink">
    <w:name w:val="Hyperlink"/>
    <w:basedOn w:val="DefaultParagraphFont"/>
    <w:uiPriority w:val="99"/>
    <w:unhideWhenUsed/>
    <w:rsid w:val="00FF2D32"/>
    <w:rPr>
      <w:color w:val="0563C1" w:themeColor="hyperlink"/>
      <w:u w:val="single"/>
    </w:rPr>
  </w:style>
  <w:style w:type="character" w:styleId="UnresolvedMention">
    <w:name w:val="Unresolved Mention"/>
    <w:basedOn w:val="DefaultParagraphFont"/>
    <w:uiPriority w:val="99"/>
    <w:semiHidden/>
    <w:unhideWhenUsed/>
    <w:rsid w:val="00FF2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492384">
      <w:bodyDiv w:val="1"/>
      <w:marLeft w:val="0"/>
      <w:marRight w:val="0"/>
      <w:marTop w:val="0"/>
      <w:marBottom w:val="0"/>
      <w:divBdr>
        <w:top w:val="none" w:sz="0" w:space="0" w:color="auto"/>
        <w:left w:val="none" w:sz="0" w:space="0" w:color="auto"/>
        <w:bottom w:val="none" w:sz="0" w:space="0" w:color="auto"/>
        <w:right w:val="none" w:sz="0" w:space="0" w:color="auto"/>
      </w:divBdr>
      <w:divsChild>
        <w:div w:id="532114817">
          <w:marLeft w:val="0"/>
          <w:marRight w:val="0"/>
          <w:marTop w:val="0"/>
          <w:marBottom w:val="0"/>
          <w:divBdr>
            <w:top w:val="none" w:sz="0" w:space="0" w:color="auto"/>
            <w:left w:val="none" w:sz="0" w:space="0" w:color="auto"/>
            <w:bottom w:val="none" w:sz="0" w:space="0" w:color="auto"/>
            <w:right w:val="none" w:sz="0" w:space="0" w:color="auto"/>
          </w:divBdr>
        </w:div>
        <w:div w:id="683744351">
          <w:marLeft w:val="0"/>
          <w:marRight w:val="0"/>
          <w:marTop w:val="0"/>
          <w:marBottom w:val="0"/>
          <w:divBdr>
            <w:top w:val="none" w:sz="0" w:space="0" w:color="auto"/>
            <w:left w:val="none" w:sz="0" w:space="0" w:color="auto"/>
            <w:bottom w:val="none" w:sz="0" w:space="0" w:color="auto"/>
            <w:right w:val="none" w:sz="0" w:space="0" w:color="auto"/>
          </w:divBdr>
        </w:div>
        <w:div w:id="96099312">
          <w:marLeft w:val="0"/>
          <w:marRight w:val="0"/>
          <w:marTop w:val="0"/>
          <w:marBottom w:val="0"/>
          <w:divBdr>
            <w:top w:val="none" w:sz="0" w:space="0" w:color="auto"/>
            <w:left w:val="none" w:sz="0" w:space="0" w:color="auto"/>
            <w:bottom w:val="none" w:sz="0" w:space="0" w:color="auto"/>
            <w:right w:val="none" w:sz="0" w:space="0" w:color="auto"/>
          </w:divBdr>
        </w:div>
        <w:div w:id="430471362">
          <w:marLeft w:val="0"/>
          <w:marRight w:val="0"/>
          <w:marTop w:val="0"/>
          <w:marBottom w:val="0"/>
          <w:divBdr>
            <w:top w:val="none" w:sz="0" w:space="0" w:color="auto"/>
            <w:left w:val="none" w:sz="0" w:space="0" w:color="auto"/>
            <w:bottom w:val="none" w:sz="0" w:space="0" w:color="auto"/>
            <w:right w:val="none" w:sz="0" w:space="0" w:color="auto"/>
          </w:divBdr>
        </w:div>
        <w:div w:id="1423604240">
          <w:marLeft w:val="0"/>
          <w:marRight w:val="0"/>
          <w:marTop w:val="0"/>
          <w:marBottom w:val="0"/>
          <w:divBdr>
            <w:top w:val="none" w:sz="0" w:space="0" w:color="auto"/>
            <w:left w:val="none" w:sz="0" w:space="0" w:color="auto"/>
            <w:bottom w:val="none" w:sz="0" w:space="0" w:color="auto"/>
            <w:right w:val="none" w:sz="0" w:space="0" w:color="auto"/>
          </w:divBdr>
        </w:div>
        <w:div w:id="1395007886">
          <w:marLeft w:val="0"/>
          <w:marRight w:val="0"/>
          <w:marTop w:val="0"/>
          <w:marBottom w:val="0"/>
          <w:divBdr>
            <w:top w:val="none" w:sz="0" w:space="0" w:color="auto"/>
            <w:left w:val="none" w:sz="0" w:space="0" w:color="auto"/>
            <w:bottom w:val="none" w:sz="0" w:space="0" w:color="auto"/>
            <w:right w:val="none" w:sz="0" w:space="0" w:color="auto"/>
          </w:divBdr>
        </w:div>
        <w:div w:id="1401631449">
          <w:marLeft w:val="0"/>
          <w:marRight w:val="0"/>
          <w:marTop w:val="0"/>
          <w:marBottom w:val="0"/>
          <w:divBdr>
            <w:top w:val="none" w:sz="0" w:space="0" w:color="auto"/>
            <w:left w:val="none" w:sz="0" w:space="0" w:color="auto"/>
            <w:bottom w:val="none" w:sz="0" w:space="0" w:color="auto"/>
            <w:right w:val="none" w:sz="0" w:space="0" w:color="auto"/>
          </w:divBdr>
        </w:div>
        <w:div w:id="1011761927">
          <w:marLeft w:val="0"/>
          <w:marRight w:val="0"/>
          <w:marTop w:val="0"/>
          <w:marBottom w:val="0"/>
          <w:divBdr>
            <w:top w:val="none" w:sz="0" w:space="0" w:color="auto"/>
            <w:left w:val="none" w:sz="0" w:space="0" w:color="auto"/>
            <w:bottom w:val="none" w:sz="0" w:space="0" w:color="auto"/>
            <w:right w:val="none" w:sz="0" w:space="0" w:color="auto"/>
          </w:divBdr>
        </w:div>
        <w:div w:id="1856260968">
          <w:marLeft w:val="0"/>
          <w:marRight w:val="0"/>
          <w:marTop w:val="0"/>
          <w:marBottom w:val="0"/>
          <w:divBdr>
            <w:top w:val="none" w:sz="0" w:space="0" w:color="auto"/>
            <w:left w:val="none" w:sz="0" w:space="0" w:color="auto"/>
            <w:bottom w:val="none" w:sz="0" w:space="0" w:color="auto"/>
            <w:right w:val="none" w:sz="0" w:space="0" w:color="auto"/>
          </w:divBdr>
        </w:div>
        <w:div w:id="1849246042">
          <w:marLeft w:val="0"/>
          <w:marRight w:val="0"/>
          <w:marTop w:val="0"/>
          <w:marBottom w:val="0"/>
          <w:divBdr>
            <w:top w:val="none" w:sz="0" w:space="0" w:color="auto"/>
            <w:left w:val="none" w:sz="0" w:space="0" w:color="auto"/>
            <w:bottom w:val="none" w:sz="0" w:space="0" w:color="auto"/>
            <w:right w:val="none" w:sz="0" w:space="0" w:color="auto"/>
          </w:divBdr>
        </w:div>
        <w:div w:id="744373249">
          <w:marLeft w:val="0"/>
          <w:marRight w:val="0"/>
          <w:marTop w:val="0"/>
          <w:marBottom w:val="0"/>
          <w:divBdr>
            <w:top w:val="none" w:sz="0" w:space="0" w:color="auto"/>
            <w:left w:val="none" w:sz="0" w:space="0" w:color="auto"/>
            <w:bottom w:val="none" w:sz="0" w:space="0" w:color="auto"/>
            <w:right w:val="none" w:sz="0" w:space="0" w:color="auto"/>
          </w:divBdr>
        </w:div>
        <w:div w:id="36322303">
          <w:marLeft w:val="0"/>
          <w:marRight w:val="0"/>
          <w:marTop w:val="0"/>
          <w:marBottom w:val="0"/>
          <w:divBdr>
            <w:top w:val="none" w:sz="0" w:space="0" w:color="auto"/>
            <w:left w:val="none" w:sz="0" w:space="0" w:color="auto"/>
            <w:bottom w:val="none" w:sz="0" w:space="0" w:color="auto"/>
            <w:right w:val="none" w:sz="0" w:space="0" w:color="auto"/>
          </w:divBdr>
        </w:div>
        <w:div w:id="753011010">
          <w:marLeft w:val="0"/>
          <w:marRight w:val="0"/>
          <w:marTop w:val="0"/>
          <w:marBottom w:val="0"/>
          <w:divBdr>
            <w:top w:val="none" w:sz="0" w:space="0" w:color="auto"/>
            <w:left w:val="none" w:sz="0" w:space="0" w:color="auto"/>
            <w:bottom w:val="none" w:sz="0" w:space="0" w:color="auto"/>
            <w:right w:val="none" w:sz="0" w:space="0" w:color="auto"/>
          </w:divBdr>
        </w:div>
        <w:div w:id="880286675">
          <w:marLeft w:val="0"/>
          <w:marRight w:val="0"/>
          <w:marTop w:val="0"/>
          <w:marBottom w:val="0"/>
          <w:divBdr>
            <w:top w:val="none" w:sz="0" w:space="0" w:color="auto"/>
            <w:left w:val="none" w:sz="0" w:space="0" w:color="auto"/>
            <w:bottom w:val="none" w:sz="0" w:space="0" w:color="auto"/>
            <w:right w:val="none" w:sz="0" w:space="0" w:color="auto"/>
          </w:divBdr>
        </w:div>
        <w:div w:id="2058164428">
          <w:marLeft w:val="0"/>
          <w:marRight w:val="0"/>
          <w:marTop w:val="0"/>
          <w:marBottom w:val="0"/>
          <w:divBdr>
            <w:top w:val="none" w:sz="0" w:space="0" w:color="auto"/>
            <w:left w:val="none" w:sz="0" w:space="0" w:color="auto"/>
            <w:bottom w:val="none" w:sz="0" w:space="0" w:color="auto"/>
            <w:right w:val="none" w:sz="0" w:space="0" w:color="auto"/>
          </w:divBdr>
        </w:div>
        <w:div w:id="1347830031">
          <w:marLeft w:val="0"/>
          <w:marRight w:val="0"/>
          <w:marTop w:val="0"/>
          <w:marBottom w:val="0"/>
          <w:divBdr>
            <w:top w:val="none" w:sz="0" w:space="0" w:color="auto"/>
            <w:left w:val="none" w:sz="0" w:space="0" w:color="auto"/>
            <w:bottom w:val="none" w:sz="0" w:space="0" w:color="auto"/>
            <w:right w:val="none" w:sz="0" w:space="0" w:color="auto"/>
          </w:divBdr>
        </w:div>
        <w:div w:id="1914661713">
          <w:marLeft w:val="0"/>
          <w:marRight w:val="0"/>
          <w:marTop w:val="0"/>
          <w:marBottom w:val="0"/>
          <w:divBdr>
            <w:top w:val="none" w:sz="0" w:space="0" w:color="auto"/>
            <w:left w:val="none" w:sz="0" w:space="0" w:color="auto"/>
            <w:bottom w:val="none" w:sz="0" w:space="0" w:color="auto"/>
            <w:right w:val="none" w:sz="0" w:space="0" w:color="auto"/>
          </w:divBdr>
        </w:div>
      </w:divsChild>
    </w:div>
    <w:div w:id="165375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hyperlink" Target="mailto:ixsir@iainbengkulu.ac.id"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angat tidak setuju</c:v>
                </c:pt>
              </c:strCache>
            </c:strRef>
          </c:tx>
          <c:spPr>
            <a:solidFill>
              <a:schemeClr val="accent1"/>
            </a:solidFill>
            <a:ln>
              <a:noFill/>
            </a:ln>
            <a:effectLst/>
          </c:spPr>
          <c:invertIfNegative val="0"/>
          <c:cat>
            <c:strRef>
              <c:f>Sheet1!$A$2:$A$27</c:f>
              <c:strCache>
                <c:ptCount val="25"/>
                <c:pt idx="0">
                  <c:v>Saya membuka media sosial setiap hari</c:v>
                </c:pt>
                <c:pt idx="1">
                  <c:v>Saya lebih suka membaca karya sastra di media sosial daripada melalui buku</c:v>
                </c:pt>
                <c:pt idx="2">
                  <c:v>Banyak sastrawan/penulis karya sastra yang baru saya ketahui dan baca karyanya berkat media sosial</c:v>
                </c:pt>
                <c:pt idx="3">
                  <c:v>Saya suka menulis puisi</c:v>
                </c:pt>
                <c:pt idx="4">
                  <c:v>Saya suka menulis cerpen</c:v>
                </c:pt>
                <c:pt idx="5">
                  <c:v>Saya suka menulis naskah drama</c:v>
                </c:pt>
                <c:pt idx="6">
                  <c:v>Saya suka menulis pantun</c:v>
                </c:pt>
                <c:pt idx="7">
                  <c:v>Saya suka membaca status/tulisan orang lain dalam bentuk puisi di media sosial</c:v>
                </c:pt>
                <c:pt idx="8">
                  <c:v>Saya suka membaca status/tulisan orang lain dalam bentuk cerpen di media sosial</c:v>
                </c:pt>
                <c:pt idx="9">
                  <c:v>Saya suka membaca status/tulisan orang lain dalam bentuk naskah drama di media sosial</c:v>
                </c:pt>
                <c:pt idx="10">
                  <c:v>Saya suka membaca status/tulisan orang lain dalam bentuk pantun di media sosial</c:v>
                </c:pt>
                <c:pt idx="11">
                  <c:v>Saya sering melihat status/tulisan orang lain dalam bentuk puisi di media sosial</c:v>
                </c:pt>
                <c:pt idx="12">
                  <c:v>Saya sering melihat status/tulisan orang lain dalam bentuk cerpen di media sosial</c:v>
                </c:pt>
                <c:pt idx="13">
                  <c:v>Saya sering melihat status/tulisan orang lain dalam bentuk naskah drama di media sosial</c:v>
                </c:pt>
                <c:pt idx="14">
                  <c:v>Saya sering melihat status/tulisan orang lain dalam bentuk pantun di media sosial</c:v>
                </c:pt>
                <c:pt idx="15">
                  <c:v>Saya sering mendapatkan inspirasi/ide cerita menulis dari media sosial</c:v>
                </c:pt>
                <c:pt idx="16">
                  <c:v>Saya mendapatkan wawasan dan ilmu pengetahuan untuk menulis dari melalui media sosial</c:v>
                </c:pt>
                <c:pt idx="17">
                  <c:v>Saya mendapatkan hiburan media sosial</c:v>
                </c:pt>
                <c:pt idx="18">
                  <c:v>Saya makin kreatif dalam menulis berkat media sosial</c:v>
                </c:pt>
                <c:pt idx="19">
                  <c:v>Saya makin semangat dalam menulis berkat media sosial</c:v>
                </c:pt>
                <c:pt idx="20">
                  <c:v>Saya menggunakan media sosial sebagai alat penyalur ideologi</c:v>
                </c:pt>
                <c:pt idx="21">
                  <c:v>Saya menggunakan media sosial untuk mengetahui selera pembaca yang sedang tren sehingga ketika menulis teks sastra dapat mengikuti tren tersebut</c:v>
                </c:pt>
                <c:pt idx="22">
                  <c:v>Pola pikir menulis saya terasah berkat media sosial</c:v>
                </c:pt>
                <c:pt idx="23">
                  <c:v>Kesadaran untuk rajin menulis saya meningkat berkat media sosial</c:v>
                </c:pt>
                <c:pt idx="24">
                  <c:v>Diksi untuk menulis makin bervariasi berkat media sosial</c:v>
                </c:pt>
              </c:strCache>
            </c:strRef>
          </c:cat>
          <c:val>
            <c:numRef>
              <c:f>Sheet1!$B$2:$B$27</c:f>
              <c:numCache>
                <c:formatCode>General</c:formatCode>
                <c:ptCount val="26"/>
                <c:pt idx="0">
                  <c:v>2</c:v>
                </c:pt>
                <c:pt idx="1">
                  <c:v>9</c:v>
                </c:pt>
                <c:pt idx="2">
                  <c:v>3</c:v>
                </c:pt>
                <c:pt idx="3">
                  <c:v>10</c:v>
                </c:pt>
                <c:pt idx="4">
                  <c:v>6</c:v>
                </c:pt>
                <c:pt idx="5">
                  <c:v>14</c:v>
                </c:pt>
                <c:pt idx="6">
                  <c:v>21</c:v>
                </c:pt>
                <c:pt idx="7">
                  <c:v>5</c:v>
                </c:pt>
                <c:pt idx="8">
                  <c:v>3</c:v>
                </c:pt>
                <c:pt idx="9">
                  <c:v>11</c:v>
                </c:pt>
                <c:pt idx="10">
                  <c:v>4</c:v>
                </c:pt>
                <c:pt idx="11">
                  <c:v>4</c:v>
                </c:pt>
                <c:pt idx="12">
                  <c:v>9</c:v>
                </c:pt>
                <c:pt idx="13">
                  <c:v>16</c:v>
                </c:pt>
                <c:pt idx="14">
                  <c:v>9</c:v>
                </c:pt>
                <c:pt idx="15">
                  <c:v>0</c:v>
                </c:pt>
                <c:pt idx="16">
                  <c:v>3</c:v>
                </c:pt>
                <c:pt idx="17">
                  <c:v>0</c:v>
                </c:pt>
                <c:pt idx="18">
                  <c:v>2</c:v>
                </c:pt>
                <c:pt idx="19">
                  <c:v>0</c:v>
                </c:pt>
                <c:pt idx="20">
                  <c:v>4</c:v>
                </c:pt>
                <c:pt idx="21">
                  <c:v>1</c:v>
                </c:pt>
                <c:pt idx="22">
                  <c:v>4</c:v>
                </c:pt>
                <c:pt idx="23">
                  <c:v>5</c:v>
                </c:pt>
                <c:pt idx="24">
                  <c:v>3</c:v>
                </c:pt>
                <c:pt idx="25">
                  <c:v>3</c:v>
                </c:pt>
              </c:numCache>
            </c:numRef>
          </c:val>
          <c:extLst>
            <c:ext xmlns:c16="http://schemas.microsoft.com/office/drawing/2014/chart" uri="{C3380CC4-5D6E-409C-BE32-E72D297353CC}">
              <c16:uniqueId val="{00000000-CF3D-4F9B-8A81-C91D9F02E1A7}"/>
            </c:ext>
          </c:extLst>
        </c:ser>
        <c:ser>
          <c:idx val="1"/>
          <c:order val="1"/>
          <c:tx>
            <c:strRef>
              <c:f>Sheet1!$C$1</c:f>
              <c:strCache>
                <c:ptCount val="1"/>
                <c:pt idx="0">
                  <c:v>Tidak setuju</c:v>
                </c:pt>
              </c:strCache>
            </c:strRef>
          </c:tx>
          <c:spPr>
            <a:solidFill>
              <a:schemeClr val="accent2"/>
            </a:solidFill>
            <a:ln>
              <a:noFill/>
            </a:ln>
            <a:effectLst/>
          </c:spPr>
          <c:invertIfNegative val="0"/>
          <c:cat>
            <c:strRef>
              <c:f>Sheet1!$A$2:$A$27</c:f>
              <c:strCache>
                <c:ptCount val="25"/>
                <c:pt idx="0">
                  <c:v>Saya membuka media sosial setiap hari</c:v>
                </c:pt>
                <c:pt idx="1">
                  <c:v>Saya lebih suka membaca karya sastra di media sosial daripada melalui buku</c:v>
                </c:pt>
                <c:pt idx="2">
                  <c:v>Banyak sastrawan/penulis karya sastra yang baru saya ketahui dan baca karyanya berkat media sosial</c:v>
                </c:pt>
                <c:pt idx="3">
                  <c:v>Saya suka menulis puisi</c:v>
                </c:pt>
                <c:pt idx="4">
                  <c:v>Saya suka menulis cerpen</c:v>
                </c:pt>
                <c:pt idx="5">
                  <c:v>Saya suka menulis naskah drama</c:v>
                </c:pt>
                <c:pt idx="6">
                  <c:v>Saya suka menulis pantun</c:v>
                </c:pt>
                <c:pt idx="7">
                  <c:v>Saya suka membaca status/tulisan orang lain dalam bentuk puisi di media sosial</c:v>
                </c:pt>
                <c:pt idx="8">
                  <c:v>Saya suka membaca status/tulisan orang lain dalam bentuk cerpen di media sosial</c:v>
                </c:pt>
                <c:pt idx="9">
                  <c:v>Saya suka membaca status/tulisan orang lain dalam bentuk naskah drama di media sosial</c:v>
                </c:pt>
                <c:pt idx="10">
                  <c:v>Saya suka membaca status/tulisan orang lain dalam bentuk pantun di media sosial</c:v>
                </c:pt>
                <c:pt idx="11">
                  <c:v>Saya sering melihat status/tulisan orang lain dalam bentuk puisi di media sosial</c:v>
                </c:pt>
                <c:pt idx="12">
                  <c:v>Saya sering melihat status/tulisan orang lain dalam bentuk cerpen di media sosial</c:v>
                </c:pt>
                <c:pt idx="13">
                  <c:v>Saya sering melihat status/tulisan orang lain dalam bentuk naskah drama di media sosial</c:v>
                </c:pt>
                <c:pt idx="14">
                  <c:v>Saya sering melihat status/tulisan orang lain dalam bentuk pantun di media sosial</c:v>
                </c:pt>
                <c:pt idx="15">
                  <c:v>Saya sering mendapatkan inspirasi/ide cerita menulis dari media sosial</c:v>
                </c:pt>
                <c:pt idx="16">
                  <c:v>Saya mendapatkan wawasan dan ilmu pengetahuan untuk menulis dari melalui media sosial</c:v>
                </c:pt>
                <c:pt idx="17">
                  <c:v>Saya mendapatkan hiburan media sosial</c:v>
                </c:pt>
                <c:pt idx="18">
                  <c:v>Saya makin kreatif dalam menulis berkat media sosial</c:v>
                </c:pt>
                <c:pt idx="19">
                  <c:v>Saya makin semangat dalam menulis berkat media sosial</c:v>
                </c:pt>
                <c:pt idx="20">
                  <c:v>Saya menggunakan media sosial sebagai alat penyalur ideologi</c:v>
                </c:pt>
                <c:pt idx="21">
                  <c:v>Saya menggunakan media sosial untuk mengetahui selera pembaca yang sedang tren sehingga ketika menulis teks sastra dapat mengikuti tren tersebut</c:v>
                </c:pt>
                <c:pt idx="22">
                  <c:v>Pola pikir menulis saya terasah berkat media sosial</c:v>
                </c:pt>
                <c:pt idx="23">
                  <c:v>Kesadaran untuk rajin menulis saya meningkat berkat media sosial</c:v>
                </c:pt>
                <c:pt idx="24">
                  <c:v>Diksi untuk menulis makin bervariasi berkat media sosial</c:v>
                </c:pt>
              </c:strCache>
            </c:strRef>
          </c:cat>
          <c:val>
            <c:numRef>
              <c:f>Sheet1!$C$2:$C$27</c:f>
              <c:numCache>
                <c:formatCode>General</c:formatCode>
                <c:ptCount val="26"/>
                <c:pt idx="0">
                  <c:v>7</c:v>
                </c:pt>
                <c:pt idx="1">
                  <c:v>26</c:v>
                </c:pt>
                <c:pt idx="2">
                  <c:v>8</c:v>
                </c:pt>
                <c:pt idx="3">
                  <c:v>40</c:v>
                </c:pt>
                <c:pt idx="4">
                  <c:v>47</c:v>
                </c:pt>
                <c:pt idx="5">
                  <c:v>57</c:v>
                </c:pt>
                <c:pt idx="6">
                  <c:v>64</c:v>
                </c:pt>
                <c:pt idx="7">
                  <c:v>20</c:v>
                </c:pt>
                <c:pt idx="8">
                  <c:v>17</c:v>
                </c:pt>
                <c:pt idx="9">
                  <c:v>26</c:v>
                </c:pt>
                <c:pt idx="10">
                  <c:v>34</c:v>
                </c:pt>
                <c:pt idx="11">
                  <c:v>19</c:v>
                </c:pt>
                <c:pt idx="12">
                  <c:v>25</c:v>
                </c:pt>
                <c:pt idx="13">
                  <c:v>45</c:v>
                </c:pt>
                <c:pt idx="14">
                  <c:v>41</c:v>
                </c:pt>
                <c:pt idx="15">
                  <c:v>12</c:v>
                </c:pt>
                <c:pt idx="16">
                  <c:v>9</c:v>
                </c:pt>
                <c:pt idx="17">
                  <c:v>1</c:v>
                </c:pt>
                <c:pt idx="18">
                  <c:v>11</c:v>
                </c:pt>
                <c:pt idx="19">
                  <c:v>20</c:v>
                </c:pt>
                <c:pt idx="20">
                  <c:v>13</c:v>
                </c:pt>
                <c:pt idx="21">
                  <c:v>14</c:v>
                </c:pt>
                <c:pt idx="22">
                  <c:v>19</c:v>
                </c:pt>
                <c:pt idx="23">
                  <c:v>20</c:v>
                </c:pt>
                <c:pt idx="24">
                  <c:v>14</c:v>
                </c:pt>
                <c:pt idx="25">
                  <c:v>12</c:v>
                </c:pt>
              </c:numCache>
            </c:numRef>
          </c:val>
          <c:extLst>
            <c:ext xmlns:c16="http://schemas.microsoft.com/office/drawing/2014/chart" uri="{C3380CC4-5D6E-409C-BE32-E72D297353CC}">
              <c16:uniqueId val="{00000001-CF3D-4F9B-8A81-C91D9F02E1A7}"/>
            </c:ext>
          </c:extLst>
        </c:ser>
        <c:ser>
          <c:idx val="2"/>
          <c:order val="2"/>
          <c:tx>
            <c:strRef>
              <c:f>Sheet1!$D$1</c:f>
              <c:strCache>
                <c:ptCount val="1"/>
                <c:pt idx="0">
                  <c:v>Cukup</c:v>
                </c:pt>
              </c:strCache>
            </c:strRef>
          </c:tx>
          <c:spPr>
            <a:solidFill>
              <a:schemeClr val="accent3"/>
            </a:solidFill>
            <a:ln>
              <a:noFill/>
            </a:ln>
            <a:effectLst/>
          </c:spPr>
          <c:invertIfNegative val="0"/>
          <c:cat>
            <c:strRef>
              <c:f>Sheet1!$A$2:$A$27</c:f>
              <c:strCache>
                <c:ptCount val="25"/>
                <c:pt idx="0">
                  <c:v>Saya membuka media sosial setiap hari</c:v>
                </c:pt>
                <c:pt idx="1">
                  <c:v>Saya lebih suka membaca karya sastra di media sosial daripada melalui buku</c:v>
                </c:pt>
                <c:pt idx="2">
                  <c:v>Banyak sastrawan/penulis karya sastra yang baru saya ketahui dan baca karyanya berkat media sosial</c:v>
                </c:pt>
                <c:pt idx="3">
                  <c:v>Saya suka menulis puisi</c:v>
                </c:pt>
                <c:pt idx="4">
                  <c:v>Saya suka menulis cerpen</c:v>
                </c:pt>
                <c:pt idx="5">
                  <c:v>Saya suka menulis naskah drama</c:v>
                </c:pt>
                <c:pt idx="6">
                  <c:v>Saya suka menulis pantun</c:v>
                </c:pt>
                <c:pt idx="7">
                  <c:v>Saya suka membaca status/tulisan orang lain dalam bentuk puisi di media sosial</c:v>
                </c:pt>
                <c:pt idx="8">
                  <c:v>Saya suka membaca status/tulisan orang lain dalam bentuk cerpen di media sosial</c:v>
                </c:pt>
                <c:pt idx="9">
                  <c:v>Saya suka membaca status/tulisan orang lain dalam bentuk naskah drama di media sosial</c:v>
                </c:pt>
                <c:pt idx="10">
                  <c:v>Saya suka membaca status/tulisan orang lain dalam bentuk pantun di media sosial</c:v>
                </c:pt>
                <c:pt idx="11">
                  <c:v>Saya sering melihat status/tulisan orang lain dalam bentuk puisi di media sosial</c:v>
                </c:pt>
                <c:pt idx="12">
                  <c:v>Saya sering melihat status/tulisan orang lain dalam bentuk cerpen di media sosial</c:v>
                </c:pt>
                <c:pt idx="13">
                  <c:v>Saya sering melihat status/tulisan orang lain dalam bentuk naskah drama di media sosial</c:v>
                </c:pt>
                <c:pt idx="14">
                  <c:v>Saya sering melihat status/tulisan orang lain dalam bentuk pantun di media sosial</c:v>
                </c:pt>
                <c:pt idx="15">
                  <c:v>Saya sering mendapatkan inspirasi/ide cerita menulis dari media sosial</c:v>
                </c:pt>
                <c:pt idx="16">
                  <c:v>Saya mendapatkan wawasan dan ilmu pengetahuan untuk menulis dari melalui media sosial</c:v>
                </c:pt>
                <c:pt idx="17">
                  <c:v>Saya mendapatkan hiburan media sosial</c:v>
                </c:pt>
                <c:pt idx="18">
                  <c:v>Saya makin kreatif dalam menulis berkat media sosial</c:v>
                </c:pt>
                <c:pt idx="19">
                  <c:v>Saya makin semangat dalam menulis berkat media sosial</c:v>
                </c:pt>
                <c:pt idx="20">
                  <c:v>Saya menggunakan media sosial sebagai alat penyalur ideologi</c:v>
                </c:pt>
                <c:pt idx="21">
                  <c:v>Saya menggunakan media sosial untuk mengetahui selera pembaca yang sedang tren sehingga ketika menulis teks sastra dapat mengikuti tren tersebut</c:v>
                </c:pt>
                <c:pt idx="22">
                  <c:v>Pola pikir menulis saya terasah berkat media sosial</c:v>
                </c:pt>
                <c:pt idx="23">
                  <c:v>Kesadaran untuk rajin menulis saya meningkat berkat media sosial</c:v>
                </c:pt>
                <c:pt idx="24">
                  <c:v>Diksi untuk menulis makin bervariasi berkat media sosial</c:v>
                </c:pt>
              </c:strCache>
            </c:strRef>
          </c:cat>
          <c:val>
            <c:numRef>
              <c:f>Sheet1!$D$2:$D$27</c:f>
              <c:numCache>
                <c:formatCode>General</c:formatCode>
                <c:ptCount val="26"/>
                <c:pt idx="0">
                  <c:v>42</c:v>
                </c:pt>
                <c:pt idx="1">
                  <c:v>78</c:v>
                </c:pt>
                <c:pt idx="2">
                  <c:v>65</c:v>
                </c:pt>
                <c:pt idx="3">
                  <c:v>76</c:v>
                </c:pt>
                <c:pt idx="4">
                  <c:v>76</c:v>
                </c:pt>
                <c:pt idx="5">
                  <c:v>101</c:v>
                </c:pt>
                <c:pt idx="6">
                  <c:v>87</c:v>
                </c:pt>
                <c:pt idx="7">
                  <c:v>51</c:v>
                </c:pt>
                <c:pt idx="8">
                  <c:v>65</c:v>
                </c:pt>
                <c:pt idx="9">
                  <c:v>80</c:v>
                </c:pt>
                <c:pt idx="10">
                  <c:v>74</c:v>
                </c:pt>
                <c:pt idx="11">
                  <c:v>56</c:v>
                </c:pt>
                <c:pt idx="12">
                  <c:v>78</c:v>
                </c:pt>
                <c:pt idx="13">
                  <c:v>75</c:v>
                </c:pt>
                <c:pt idx="14">
                  <c:v>82</c:v>
                </c:pt>
                <c:pt idx="15">
                  <c:v>62</c:v>
                </c:pt>
                <c:pt idx="16">
                  <c:v>58</c:v>
                </c:pt>
                <c:pt idx="17">
                  <c:v>25</c:v>
                </c:pt>
                <c:pt idx="18">
                  <c:v>71</c:v>
                </c:pt>
                <c:pt idx="19">
                  <c:v>77</c:v>
                </c:pt>
                <c:pt idx="20">
                  <c:v>84</c:v>
                </c:pt>
                <c:pt idx="21">
                  <c:v>76</c:v>
                </c:pt>
                <c:pt idx="22">
                  <c:v>77</c:v>
                </c:pt>
                <c:pt idx="23">
                  <c:v>80</c:v>
                </c:pt>
                <c:pt idx="24">
                  <c:v>73</c:v>
                </c:pt>
                <c:pt idx="25">
                  <c:v>71</c:v>
                </c:pt>
              </c:numCache>
            </c:numRef>
          </c:val>
          <c:extLst>
            <c:ext xmlns:c16="http://schemas.microsoft.com/office/drawing/2014/chart" uri="{C3380CC4-5D6E-409C-BE32-E72D297353CC}">
              <c16:uniqueId val="{00000002-CF3D-4F9B-8A81-C91D9F02E1A7}"/>
            </c:ext>
          </c:extLst>
        </c:ser>
        <c:ser>
          <c:idx val="3"/>
          <c:order val="3"/>
          <c:tx>
            <c:strRef>
              <c:f>Sheet1!$E$1</c:f>
              <c:strCache>
                <c:ptCount val="1"/>
                <c:pt idx="0">
                  <c:v>Setuju</c:v>
                </c:pt>
              </c:strCache>
            </c:strRef>
          </c:tx>
          <c:spPr>
            <a:solidFill>
              <a:schemeClr val="accent4"/>
            </a:solidFill>
            <a:ln>
              <a:noFill/>
            </a:ln>
            <a:effectLst/>
          </c:spPr>
          <c:invertIfNegative val="0"/>
          <c:cat>
            <c:strRef>
              <c:f>Sheet1!$A$2:$A$27</c:f>
              <c:strCache>
                <c:ptCount val="25"/>
                <c:pt idx="0">
                  <c:v>Saya membuka media sosial setiap hari</c:v>
                </c:pt>
                <c:pt idx="1">
                  <c:v>Saya lebih suka membaca karya sastra di media sosial daripada melalui buku</c:v>
                </c:pt>
                <c:pt idx="2">
                  <c:v>Banyak sastrawan/penulis karya sastra yang baru saya ketahui dan baca karyanya berkat media sosial</c:v>
                </c:pt>
                <c:pt idx="3">
                  <c:v>Saya suka menulis puisi</c:v>
                </c:pt>
                <c:pt idx="4">
                  <c:v>Saya suka menulis cerpen</c:v>
                </c:pt>
                <c:pt idx="5">
                  <c:v>Saya suka menulis naskah drama</c:v>
                </c:pt>
                <c:pt idx="6">
                  <c:v>Saya suka menulis pantun</c:v>
                </c:pt>
                <c:pt idx="7">
                  <c:v>Saya suka membaca status/tulisan orang lain dalam bentuk puisi di media sosial</c:v>
                </c:pt>
                <c:pt idx="8">
                  <c:v>Saya suka membaca status/tulisan orang lain dalam bentuk cerpen di media sosial</c:v>
                </c:pt>
                <c:pt idx="9">
                  <c:v>Saya suka membaca status/tulisan orang lain dalam bentuk naskah drama di media sosial</c:v>
                </c:pt>
                <c:pt idx="10">
                  <c:v>Saya suka membaca status/tulisan orang lain dalam bentuk pantun di media sosial</c:v>
                </c:pt>
                <c:pt idx="11">
                  <c:v>Saya sering melihat status/tulisan orang lain dalam bentuk puisi di media sosial</c:v>
                </c:pt>
                <c:pt idx="12">
                  <c:v>Saya sering melihat status/tulisan orang lain dalam bentuk cerpen di media sosial</c:v>
                </c:pt>
                <c:pt idx="13">
                  <c:v>Saya sering melihat status/tulisan orang lain dalam bentuk naskah drama di media sosial</c:v>
                </c:pt>
                <c:pt idx="14">
                  <c:v>Saya sering melihat status/tulisan orang lain dalam bentuk pantun di media sosial</c:v>
                </c:pt>
                <c:pt idx="15">
                  <c:v>Saya sering mendapatkan inspirasi/ide cerita menulis dari media sosial</c:v>
                </c:pt>
                <c:pt idx="16">
                  <c:v>Saya mendapatkan wawasan dan ilmu pengetahuan untuk menulis dari melalui media sosial</c:v>
                </c:pt>
                <c:pt idx="17">
                  <c:v>Saya mendapatkan hiburan media sosial</c:v>
                </c:pt>
                <c:pt idx="18">
                  <c:v>Saya makin kreatif dalam menulis berkat media sosial</c:v>
                </c:pt>
                <c:pt idx="19">
                  <c:v>Saya makin semangat dalam menulis berkat media sosial</c:v>
                </c:pt>
                <c:pt idx="20">
                  <c:v>Saya menggunakan media sosial sebagai alat penyalur ideologi</c:v>
                </c:pt>
                <c:pt idx="21">
                  <c:v>Saya menggunakan media sosial untuk mengetahui selera pembaca yang sedang tren sehingga ketika menulis teks sastra dapat mengikuti tren tersebut</c:v>
                </c:pt>
                <c:pt idx="22">
                  <c:v>Pola pikir menulis saya terasah berkat media sosial</c:v>
                </c:pt>
                <c:pt idx="23">
                  <c:v>Kesadaran untuk rajin menulis saya meningkat berkat media sosial</c:v>
                </c:pt>
                <c:pt idx="24">
                  <c:v>Diksi untuk menulis makin bervariasi berkat media sosial</c:v>
                </c:pt>
              </c:strCache>
            </c:strRef>
          </c:cat>
          <c:val>
            <c:numRef>
              <c:f>Sheet1!$E$2:$E$27</c:f>
              <c:numCache>
                <c:formatCode>General</c:formatCode>
                <c:ptCount val="26"/>
                <c:pt idx="0">
                  <c:v>68</c:v>
                </c:pt>
                <c:pt idx="1">
                  <c:v>62</c:v>
                </c:pt>
                <c:pt idx="2">
                  <c:v>81</c:v>
                </c:pt>
                <c:pt idx="3">
                  <c:v>54</c:v>
                </c:pt>
                <c:pt idx="4">
                  <c:v>59</c:v>
                </c:pt>
                <c:pt idx="5">
                  <c:v>43</c:v>
                </c:pt>
                <c:pt idx="6">
                  <c:v>37</c:v>
                </c:pt>
                <c:pt idx="7">
                  <c:v>77</c:v>
                </c:pt>
                <c:pt idx="8">
                  <c:v>71</c:v>
                </c:pt>
                <c:pt idx="9">
                  <c:v>71</c:v>
                </c:pt>
                <c:pt idx="10">
                  <c:v>67</c:v>
                </c:pt>
                <c:pt idx="11">
                  <c:v>72</c:v>
                </c:pt>
                <c:pt idx="12">
                  <c:v>55</c:v>
                </c:pt>
                <c:pt idx="13">
                  <c:v>50</c:v>
                </c:pt>
                <c:pt idx="14">
                  <c:v>49</c:v>
                </c:pt>
                <c:pt idx="15">
                  <c:v>76</c:v>
                </c:pt>
                <c:pt idx="16">
                  <c:v>80</c:v>
                </c:pt>
                <c:pt idx="17">
                  <c:v>72</c:v>
                </c:pt>
                <c:pt idx="18">
                  <c:v>86</c:v>
                </c:pt>
                <c:pt idx="19">
                  <c:v>79</c:v>
                </c:pt>
                <c:pt idx="20">
                  <c:v>80</c:v>
                </c:pt>
                <c:pt idx="21">
                  <c:v>75</c:v>
                </c:pt>
                <c:pt idx="22">
                  <c:v>78</c:v>
                </c:pt>
                <c:pt idx="23">
                  <c:v>76</c:v>
                </c:pt>
                <c:pt idx="24">
                  <c:v>69</c:v>
                </c:pt>
                <c:pt idx="25">
                  <c:v>78</c:v>
                </c:pt>
              </c:numCache>
            </c:numRef>
          </c:val>
          <c:extLst>
            <c:ext xmlns:c16="http://schemas.microsoft.com/office/drawing/2014/chart" uri="{C3380CC4-5D6E-409C-BE32-E72D297353CC}">
              <c16:uniqueId val="{00000003-CF3D-4F9B-8A81-C91D9F02E1A7}"/>
            </c:ext>
          </c:extLst>
        </c:ser>
        <c:ser>
          <c:idx val="4"/>
          <c:order val="4"/>
          <c:tx>
            <c:strRef>
              <c:f>Sheet1!$F$1</c:f>
              <c:strCache>
                <c:ptCount val="1"/>
                <c:pt idx="0">
                  <c:v>Sangat Setuju</c:v>
                </c:pt>
              </c:strCache>
            </c:strRef>
          </c:tx>
          <c:spPr>
            <a:solidFill>
              <a:schemeClr val="accent5"/>
            </a:solidFill>
            <a:ln>
              <a:noFill/>
            </a:ln>
            <a:effectLst/>
          </c:spPr>
          <c:invertIfNegative val="0"/>
          <c:cat>
            <c:strRef>
              <c:f>Sheet1!$A$2:$A$27</c:f>
              <c:strCache>
                <c:ptCount val="25"/>
                <c:pt idx="0">
                  <c:v>Saya membuka media sosial setiap hari</c:v>
                </c:pt>
                <c:pt idx="1">
                  <c:v>Saya lebih suka membaca karya sastra di media sosial daripada melalui buku</c:v>
                </c:pt>
                <c:pt idx="2">
                  <c:v>Banyak sastrawan/penulis karya sastra yang baru saya ketahui dan baca karyanya berkat media sosial</c:v>
                </c:pt>
                <c:pt idx="3">
                  <c:v>Saya suka menulis puisi</c:v>
                </c:pt>
                <c:pt idx="4">
                  <c:v>Saya suka menulis cerpen</c:v>
                </c:pt>
                <c:pt idx="5">
                  <c:v>Saya suka menulis naskah drama</c:v>
                </c:pt>
                <c:pt idx="6">
                  <c:v>Saya suka menulis pantun</c:v>
                </c:pt>
                <c:pt idx="7">
                  <c:v>Saya suka membaca status/tulisan orang lain dalam bentuk puisi di media sosial</c:v>
                </c:pt>
                <c:pt idx="8">
                  <c:v>Saya suka membaca status/tulisan orang lain dalam bentuk cerpen di media sosial</c:v>
                </c:pt>
                <c:pt idx="9">
                  <c:v>Saya suka membaca status/tulisan orang lain dalam bentuk naskah drama di media sosial</c:v>
                </c:pt>
                <c:pt idx="10">
                  <c:v>Saya suka membaca status/tulisan orang lain dalam bentuk pantun di media sosial</c:v>
                </c:pt>
                <c:pt idx="11">
                  <c:v>Saya sering melihat status/tulisan orang lain dalam bentuk puisi di media sosial</c:v>
                </c:pt>
                <c:pt idx="12">
                  <c:v>Saya sering melihat status/tulisan orang lain dalam bentuk cerpen di media sosial</c:v>
                </c:pt>
                <c:pt idx="13">
                  <c:v>Saya sering melihat status/tulisan orang lain dalam bentuk naskah drama di media sosial</c:v>
                </c:pt>
                <c:pt idx="14">
                  <c:v>Saya sering melihat status/tulisan orang lain dalam bentuk pantun di media sosial</c:v>
                </c:pt>
                <c:pt idx="15">
                  <c:v>Saya sering mendapatkan inspirasi/ide cerita menulis dari media sosial</c:v>
                </c:pt>
                <c:pt idx="16">
                  <c:v>Saya mendapatkan wawasan dan ilmu pengetahuan untuk menulis dari melalui media sosial</c:v>
                </c:pt>
                <c:pt idx="17">
                  <c:v>Saya mendapatkan hiburan media sosial</c:v>
                </c:pt>
                <c:pt idx="18">
                  <c:v>Saya makin kreatif dalam menulis berkat media sosial</c:v>
                </c:pt>
                <c:pt idx="19">
                  <c:v>Saya makin semangat dalam menulis berkat media sosial</c:v>
                </c:pt>
                <c:pt idx="20">
                  <c:v>Saya menggunakan media sosial sebagai alat penyalur ideologi</c:v>
                </c:pt>
                <c:pt idx="21">
                  <c:v>Saya menggunakan media sosial untuk mengetahui selera pembaca yang sedang tren sehingga ketika menulis teks sastra dapat mengikuti tren tersebut</c:v>
                </c:pt>
                <c:pt idx="22">
                  <c:v>Pola pikir menulis saya terasah berkat media sosial</c:v>
                </c:pt>
                <c:pt idx="23">
                  <c:v>Kesadaran untuk rajin menulis saya meningkat berkat media sosial</c:v>
                </c:pt>
                <c:pt idx="24">
                  <c:v>Diksi untuk menulis makin bervariasi berkat media sosial</c:v>
                </c:pt>
              </c:strCache>
            </c:strRef>
          </c:cat>
          <c:val>
            <c:numRef>
              <c:f>Sheet1!$F$2:$F$27</c:f>
              <c:numCache>
                <c:formatCode>General</c:formatCode>
                <c:ptCount val="26"/>
                <c:pt idx="0">
                  <c:v>111</c:v>
                </c:pt>
                <c:pt idx="1">
                  <c:v>55</c:v>
                </c:pt>
                <c:pt idx="2">
                  <c:v>73</c:v>
                </c:pt>
                <c:pt idx="3">
                  <c:v>50</c:v>
                </c:pt>
                <c:pt idx="4">
                  <c:v>42</c:v>
                </c:pt>
                <c:pt idx="5">
                  <c:v>15</c:v>
                </c:pt>
                <c:pt idx="6">
                  <c:v>21</c:v>
                </c:pt>
                <c:pt idx="7">
                  <c:v>77</c:v>
                </c:pt>
                <c:pt idx="8">
                  <c:v>74</c:v>
                </c:pt>
                <c:pt idx="9">
                  <c:v>42</c:v>
                </c:pt>
                <c:pt idx="10">
                  <c:v>51</c:v>
                </c:pt>
                <c:pt idx="11">
                  <c:v>79</c:v>
                </c:pt>
                <c:pt idx="12">
                  <c:v>63</c:v>
                </c:pt>
                <c:pt idx="13">
                  <c:v>44</c:v>
                </c:pt>
                <c:pt idx="14">
                  <c:v>49</c:v>
                </c:pt>
                <c:pt idx="15">
                  <c:v>80</c:v>
                </c:pt>
                <c:pt idx="16">
                  <c:v>80</c:v>
                </c:pt>
                <c:pt idx="17">
                  <c:v>132</c:v>
                </c:pt>
                <c:pt idx="18">
                  <c:v>60</c:v>
                </c:pt>
                <c:pt idx="19">
                  <c:v>54</c:v>
                </c:pt>
                <c:pt idx="20">
                  <c:v>49</c:v>
                </c:pt>
                <c:pt idx="21">
                  <c:v>64</c:v>
                </c:pt>
                <c:pt idx="22">
                  <c:v>52</c:v>
                </c:pt>
                <c:pt idx="23">
                  <c:v>49</c:v>
                </c:pt>
                <c:pt idx="24">
                  <c:v>71</c:v>
                </c:pt>
                <c:pt idx="25">
                  <c:v>66</c:v>
                </c:pt>
              </c:numCache>
            </c:numRef>
          </c:val>
          <c:extLst>
            <c:ext xmlns:c16="http://schemas.microsoft.com/office/drawing/2014/chart" uri="{C3380CC4-5D6E-409C-BE32-E72D297353CC}">
              <c16:uniqueId val="{00000004-CF3D-4F9B-8A81-C91D9F02E1A7}"/>
            </c:ext>
          </c:extLst>
        </c:ser>
        <c:dLbls>
          <c:showLegendKey val="0"/>
          <c:showVal val="0"/>
          <c:showCatName val="0"/>
          <c:showSerName val="0"/>
          <c:showPercent val="0"/>
          <c:showBubbleSize val="0"/>
        </c:dLbls>
        <c:gapWidth val="182"/>
        <c:axId val="246923624"/>
        <c:axId val="246924608"/>
      </c:barChart>
      <c:catAx>
        <c:axId val="246923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924608"/>
        <c:crosses val="autoZero"/>
        <c:auto val="1"/>
        <c:lblAlgn val="ctr"/>
        <c:lblOffset val="100"/>
        <c:noMultiLvlLbl val="0"/>
      </c:catAx>
      <c:valAx>
        <c:axId val="246924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923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9</TotalTime>
  <Pages>11</Pages>
  <Words>5776</Words>
  <Characters>3292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29</cp:revision>
  <dcterms:created xsi:type="dcterms:W3CDTF">2021-09-14T14:20:00Z</dcterms:created>
  <dcterms:modified xsi:type="dcterms:W3CDTF">2021-10-02T02:58:00Z</dcterms:modified>
</cp:coreProperties>
</file>